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ihe, xds</w:t>
      </w:r>
    </w:p>
    <w:p w14:paraId="713CD338" w14:textId="75E75059" w:rsidR="001F0AA6" w:rsidRPr="00682D2B" w:rsidRDefault="009303D9" w:rsidP="00E7596C">
      <w:pPr>
        <w:pStyle w:val="Heading1"/>
      </w:pPr>
      <w:r w:rsidRPr="00D632BE">
        <w:t>Introduction</w:t>
      </w:r>
    </w:p>
    <w:p w14:paraId="6634DC26" w14:textId="70FBA7CC"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ins w:id="0" w:author="PCep" w:date="2020-09-11T14:11:00Z">
        <w:r w:rsidR="009832A2">
          <w:rPr>
            <w:lang w:val="en-US"/>
          </w:rPr>
          <w:t xml:space="preserve"> [</w:t>
        </w:r>
        <w:r w:rsidR="009832A2" w:rsidRPr="009832A2">
          <w:rPr>
            <w:i/>
            <w:iCs/>
            <w:highlight w:val="yellow"/>
            <w:lang w:val="en-US"/>
            <w:rPrChange w:id="1" w:author="PCep" w:date="2020-09-11T14:12:00Z">
              <w:rPr>
                <w:lang w:val="en-US"/>
              </w:rPr>
            </w:rPrChange>
          </w:rPr>
          <w:t>Ref.</w:t>
        </w:r>
        <w:r w:rsidR="009832A2">
          <w:rPr>
            <w:lang w:val="en-US"/>
          </w:rPr>
          <w:t xml:space="preserve">] </w:t>
        </w:r>
      </w:ins>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w:t>
      </w:r>
      <w:moveFromRangeStart w:id="2" w:author="PCep" w:date="2020-09-11T14:14:00Z" w:name="move50726060"/>
      <w:moveFrom w:id="3" w:author="PCep" w:date="2020-09-11T14:14:00Z">
        <w:r w:rsidR="00934F0F" w:rsidDel="000E73B3">
          <w:rPr>
            <w:lang w:val="en-US"/>
          </w:rPr>
          <w:t xml:space="preserve">In this work we propose </w:t>
        </w:r>
        <w:r w:rsidR="00532881" w:rsidDel="000E73B3">
          <w:rPr>
            <w:lang w:val="en-US"/>
          </w:rPr>
          <w:t xml:space="preserve">a </w:t>
        </w:r>
        <w:r w:rsidR="00934F0F" w:rsidDel="000E73B3">
          <w:rPr>
            <w:lang w:val="en-US"/>
          </w:rPr>
          <w:t xml:space="preserve">solution that can solve </w:t>
        </w:r>
        <w:r w:rsidR="00BF5B97" w:rsidDel="000E73B3">
          <w:rPr>
            <w:lang w:val="en-US"/>
          </w:rPr>
          <w:t xml:space="preserve">data integrity and </w:t>
        </w:r>
        <w:r w:rsidR="006E67BA" w:rsidDel="000E73B3">
          <w:rPr>
            <w:lang w:val="en-US"/>
          </w:rPr>
          <w:t xml:space="preserve">availability </w:t>
        </w:r>
        <w:r w:rsidR="00934F0F" w:rsidDel="000E73B3">
          <w:rPr>
            <w:lang w:val="en-US"/>
          </w:rPr>
          <w:t>issue</w:t>
        </w:r>
        <w:r w:rsidR="002C6957" w:rsidDel="000E73B3">
          <w:rPr>
            <w:lang w:val="en-US"/>
          </w:rPr>
          <w:t>s</w:t>
        </w:r>
        <w:r w:rsidR="00934F0F" w:rsidDel="000E73B3">
          <w:rPr>
            <w:lang w:val="en-US"/>
          </w:rPr>
          <w:t xml:space="preserve"> and reduce the friction of allowing health document sharing between different enterprises.</w:t>
        </w:r>
        <w:r w:rsidRPr="007E5B8A" w:rsidDel="000E73B3">
          <w:rPr>
            <w:lang w:val="en-US"/>
          </w:rPr>
          <w:t xml:space="preserve"> </w:t>
        </w:r>
      </w:moveFrom>
      <w:moveFromRangeEnd w:id="2"/>
      <w:r w:rsidR="00934F0F">
        <w:rPr>
          <w:lang w:val="en-US"/>
        </w:rPr>
        <w:t xml:space="preserve">By </w:t>
      </w:r>
      <w:r w:rsidR="006E67BA">
        <w:rPr>
          <w:lang w:val="en-US"/>
        </w:rPr>
        <w:t>applying Blockchain</w:t>
      </w:r>
      <w:r w:rsidR="00586E18">
        <w:rPr>
          <w:lang w:val="en-US"/>
        </w:rPr>
        <w:t xml:space="preserve"> technology on the </w:t>
      </w:r>
      <w:r w:rsidR="00934F0F">
        <w:rPr>
          <w:lang w:val="en-US"/>
        </w:rPr>
        <w:t xml:space="preserve">Cross-Enterprise Document </w:t>
      </w:r>
      <w:r w:rsidR="00934F0F">
        <w:rPr>
          <w:lang w:val="en-US"/>
        </w:rPr>
        <w:t xml:space="preserve">Sharing (XDS.b) Profile </w:t>
      </w:r>
      <w:r w:rsidR="009647F3">
        <w:rPr>
          <w:lang w:val="en-US"/>
        </w:rPr>
        <w:t xml:space="preserve">created </w:t>
      </w:r>
      <w:r w:rsidR="00934F0F">
        <w:rPr>
          <w:lang w:val="en-US"/>
        </w:rPr>
        <w:t>by Integrating Healthcare Enterprise (IHE) initiative</w:t>
      </w:r>
      <w:r w:rsidR="009647F3">
        <w:rPr>
          <w:lang w:val="en-US"/>
        </w:rPr>
        <w:t>.</w:t>
      </w:r>
    </w:p>
    <w:p w14:paraId="1C95098C" w14:textId="37F1728D" w:rsidR="00BA6D7F" w:rsidRDefault="00BA6D7F" w:rsidP="00791F24">
      <w:pPr>
        <w:pStyle w:val="BodyText"/>
        <w:rPr>
          <w:ins w:id="4" w:author="SemiA Petnathean" w:date="2020-09-13T15:57:00Z"/>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moveFromRangeStart w:id="5" w:author="SemiA Petnathean" w:date="2020-09-13T18:17:00Z" w:name="move50913490"/>
      <w:moveFrom w:id="6" w:author="SemiA Petnathean" w:date="2020-09-13T18:17:00Z">
        <w:r w:rsidR="00B97594" w:rsidRPr="00633DCB" w:rsidDel="00F20C4C">
          <w:rPr>
            <w:rFonts w:cstheme="minorBidi"/>
            <w:color w:val="FF0000"/>
            <w:szCs w:val="25"/>
            <w:lang w:val="en-US" w:bidi="th-TH"/>
            <w:rPrChange w:id="7" w:author="SemiA Petnathean" w:date="2020-09-13T17:18:00Z">
              <w:rPr>
                <w:rFonts w:cstheme="minorBidi"/>
                <w:szCs w:val="25"/>
                <w:lang w:val="en-US" w:bidi="th-TH"/>
              </w:rPr>
            </w:rPrChange>
          </w:rPr>
          <w:t>However, due to unique nature of healthcare environment that emphasize on confidentiality of data</w:t>
        </w:r>
        <w:r w:rsidR="003F6DE2" w:rsidRPr="00633DCB" w:rsidDel="00F20C4C">
          <w:rPr>
            <w:rFonts w:cstheme="minorBidi"/>
            <w:color w:val="FF0000"/>
            <w:szCs w:val="25"/>
            <w:lang w:val="en-US" w:bidi="th-TH"/>
            <w:rPrChange w:id="8" w:author="SemiA Petnathean" w:date="2020-09-13T17:18:00Z">
              <w:rPr>
                <w:rFonts w:cstheme="minorBidi"/>
                <w:szCs w:val="25"/>
                <w:lang w:val="en-US" w:bidi="th-TH"/>
              </w:rPr>
            </w:rPrChange>
          </w:rPr>
          <w:t xml:space="preserve"> cause</w:t>
        </w:r>
        <w:r w:rsidR="00B97594" w:rsidRPr="00633DCB" w:rsidDel="00F20C4C">
          <w:rPr>
            <w:rFonts w:cstheme="minorBidi"/>
            <w:color w:val="FF0000"/>
            <w:szCs w:val="25"/>
            <w:lang w:val="en-US" w:bidi="th-TH"/>
            <w:rPrChange w:id="9" w:author="SemiA Petnathean" w:date="2020-09-13T17:18:00Z">
              <w:rPr>
                <w:rFonts w:cstheme="minorBidi"/>
                <w:szCs w:val="25"/>
                <w:lang w:val="en-US" w:bidi="th-TH"/>
              </w:rPr>
            </w:rPrChange>
          </w:rPr>
          <w:t xml:space="preserve"> limit </w:t>
        </w:r>
        <w:r w:rsidR="003F6DE2" w:rsidRPr="00633DCB" w:rsidDel="00F20C4C">
          <w:rPr>
            <w:rFonts w:cstheme="minorBidi"/>
            <w:color w:val="FF0000"/>
            <w:szCs w:val="25"/>
            <w:lang w:val="en-US" w:bidi="th-TH"/>
            <w:rPrChange w:id="10" w:author="SemiA Petnathean" w:date="2020-09-13T17:18:00Z">
              <w:rPr>
                <w:rFonts w:cstheme="minorBidi"/>
                <w:szCs w:val="25"/>
                <w:lang w:val="en-US" w:bidi="th-TH"/>
              </w:rPr>
            </w:rPrChange>
          </w:rPr>
          <w:t xml:space="preserve">in </w:t>
        </w:r>
        <w:r w:rsidR="00B97594" w:rsidRPr="00633DCB" w:rsidDel="00F20C4C">
          <w:rPr>
            <w:rFonts w:cstheme="minorBidi"/>
            <w:color w:val="FF0000"/>
            <w:szCs w:val="25"/>
            <w:lang w:val="en-US" w:bidi="th-TH"/>
            <w:rPrChange w:id="11" w:author="SemiA Petnathean" w:date="2020-09-13T17:18:00Z">
              <w:rPr>
                <w:rFonts w:cstheme="minorBidi"/>
                <w:szCs w:val="25"/>
                <w:lang w:val="en-US" w:bidi="th-TH"/>
              </w:rPr>
            </w:rPrChange>
          </w:rPr>
          <w:t>implementation of the technology</w:t>
        </w:r>
        <w:r w:rsidR="00F02810" w:rsidRPr="00633DCB" w:rsidDel="00F20C4C">
          <w:rPr>
            <w:rFonts w:cstheme="minorBidi"/>
            <w:color w:val="FF0000"/>
            <w:szCs w:val="25"/>
            <w:lang w:val="en-US" w:bidi="th-TH"/>
            <w:rPrChange w:id="12" w:author="SemiA Petnathean" w:date="2020-09-13T17:18:00Z">
              <w:rPr>
                <w:rFonts w:cstheme="minorBidi"/>
                <w:szCs w:val="25"/>
                <w:lang w:val="en-US" w:bidi="th-TH"/>
              </w:rPr>
            </w:rPrChange>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sidRPr="00633DCB" w:rsidDel="00F20C4C">
          <w:rPr>
            <w:rFonts w:cstheme="minorBidi"/>
            <w:color w:val="FF0000"/>
            <w:szCs w:val="25"/>
            <w:lang w:val="en-US" w:bidi="th-TH"/>
            <w:rPrChange w:id="13" w:author="SemiA Petnathean" w:date="2020-09-13T17:18:00Z">
              <w:rPr>
                <w:rFonts w:cstheme="minorBidi"/>
                <w:szCs w:val="25"/>
                <w:lang w:val="en-US" w:bidi="th-TH"/>
              </w:rPr>
            </w:rPrChange>
          </w:rPr>
          <w:t xml:space="preserve"> </w:t>
        </w:r>
        <w:r w:rsidR="005517D8" w:rsidRPr="00633DCB" w:rsidDel="00F20C4C">
          <w:rPr>
            <w:rFonts w:cstheme="minorBidi"/>
            <w:color w:val="FF0000"/>
            <w:szCs w:val="25"/>
            <w:lang w:val="en-US" w:bidi="th-TH"/>
            <w:rPrChange w:id="14" w:author="SemiA Petnathean" w:date="2020-09-13T17:18:00Z">
              <w:rPr>
                <w:rFonts w:cstheme="minorBidi"/>
                <w:szCs w:val="25"/>
                <w:lang w:val="en-US" w:bidi="th-TH"/>
              </w:rPr>
            </w:rPrChange>
          </w:rPr>
          <w:fldChar w:fldCharType="begin" w:fldLock="1"/>
        </w:r>
        <w:r w:rsidR="00F750C3" w:rsidRPr="00633DCB" w:rsidDel="00F20C4C">
          <w:rPr>
            <w:rFonts w:cstheme="minorBidi"/>
            <w:color w:val="FF0000"/>
            <w:szCs w:val="25"/>
            <w:lang w:val="en-US" w:bidi="th-TH"/>
            <w:rPrChange w:id="15" w:author="SemiA Petnathean" w:date="2020-09-13T17:18:00Z">
              <w:rPr>
                <w:rFonts w:cstheme="minorBidi"/>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sidRPr="00633DCB" w:rsidDel="00F20C4C">
          <w:rPr>
            <w:rFonts w:cstheme="minorBidi"/>
            <w:color w:val="FF0000"/>
            <w:szCs w:val="25"/>
            <w:lang w:val="en-US" w:bidi="th-TH"/>
            <w:rPrChange w:id="16" w:author="SemiA Petnathean" w:date="2020-09-13T17:18:00Z">
              <w:rPr>
                <w:rFonts w:cstheme="minorBidi"/>
                <w:szCs w:val="25"/>
                <w:lang w:val="en-US" w:bidi="th-TH"/>
              </w:rPr>
            </w:rPrChange>
          </w:rPr>
          <w:fldChar w:fldCharType="separate"/>
        </w:r>
        <w:r w:rsidR="0020354F" w:rsidRPr="00633DCB" w:rsidDel="00F20C4C">
          <w:rPr>
            <w:rFonts w:cstheme="minorBidi"/>
            <w:noProof/>
            <w:color w:val="FF0000"/>
            <w:szCs w:val="25"/>
            <w:lang w:val="en-US" w:bidi="th-TH"/>
            <w:rPrChange w:id="17" w:author="SemiA Petnathean" w:date="2020-09-13T17:18:00Z">
              <w:rPr>
                <w:rFonts w:cstheme="minorBidi"/>
                <w:noProof/>
                <w:szCs w:val="25"/>
                <w:lang w:val="en-US" w:bidi="th-TH"/>
              </w:rPr>
            </w:rPrChange>
          </w:rPr>
          <w:t>[17]–[19]</w:t>
        </w:r>
        <w:r w:rsidR="005517D8" w:rsidRPr="00633DCB" w:rsidDel="00F20C4C">
          <w:rPr>
            <w:rFonts w:cstheme="minorBidi"/>
            <w:color w:val="FF0000"/>
            <w:szCs w:val="25"/>
            <w:lang w:val="en-US" w:bidi="th-TH"/>
            <w:rPrChange w:id="18" w:author="SemiA Petnathean" w:date="2020-09-13T17:18:00Z">
              <w:rPr>
                <w:rFonts w:cstheme="minorBidi"/>
                <w:szCs w:val="25"/>
                <w:lang w:val="en-US" w:bidi="th-TH"/>
              </w:rPr>
            </w:rPrChange>
          </w:rPr>
          <w:fldChar w:fldCharType="end"/>
        </w:r>
        <w:r w:rsidR="00B97594" w:rsidRPr="00633DCB" w:rsidDel="00F20C4C">
          <w:rPr>
            <w:rFonts w:cstheme="minorBidi"/>
            <w:color w:val="FF0000"/>
            <w:szCs w:val="25"/>
            <w:lang w:val="en-US" w:bidi="th-TH"/>
            <w:rPrChange w:id="19" w:author="SemiA Petnathean" w:date="2020-09-13T17:18:00Z">
              <w:rPr>
                <w:rFonts w:cstheme="minorBidi"/>
                <w:szCs w:val="25"/>
                <w:lang w:val="en-US" w:bidi="th-TH"/>
              </w:rPr>
            </w:rPrChange>
          </w:rPr>
          <w:t>.</w:t>
        </w:r>
        <w:r w:rsidR="00A95D30" w:rsidRPr="00633DCB" w:rsidDel="00F20C4C">
          <w:rPr>
            <w:rFonts w:cstheme="minorBidi"/>
            <w:color w:val="FF0000"/>
            <w:szCs w:val="25"/>
            <w:lang w:val="en-US" w:bidi="th-TH"/>
            <w:rPrChange w:id="20" w:author="SemiA Petnathean" w:date="2020-09-13T17:18:00Z">
              <w:rPr>
                <w:rFonts w:cstheme="minorBidi"/>
                <w:szCs w:val="25"/>
                <w:lang w:val="en-US" w:bidi="th-TH"/>
              </w:rPr>
            </w:rPrChange>
          </w:rPr>
          <w:t xml:space="preserve"> </w:t>
        </w:r>
      </w:moveFrom>
      <w:moveFromRangeEnd w:id="5"/>
      <w:del w:id="21" w:author="SemiA Petnathean" w:date="2020-09-14T05:59:00Z">
        <w:r w:rsidR="006432BA" w:rsidDel="00323839">
          <w:rPr>
            <w:rFonts w:cstheme="minorBidi"/>
            <w:szCs w:val="25"/>
            <w:lang w:val="en-US" w:bidi="th-TH"/>
          </w:rPr>
          <w:delText>So,</w:delText>
        </w:r>
        <w:r w:rsidR="003E3AD8" w:rsidDel="00323839">
          <w:rPr>
            <w:rFonts w:cstheme="minorBidi"/>
            <w:szCs w:val="25"/>
            <w:lang w:val="en-US" w:bidi="th-TH"/>
          </w:rPr>
          <w:delText xml:space="preserve"> in this work we propose another approach to make the technology more compatible with implementation on healthcare information.</w:delText>
        </w:r>
      </w:del>
      <w:del w:id="22" w:author="SemiA Petnathean" w:date="2020-09-13T20:38:00Z">
        <w:r w:rsidR="00A350CB" w:rsidDel="008627FA">
          <w:rPr>
            <w:rFonts w:cstheme="minorBidi"/>
            <w:szCs w:val="25"/>
            <w:lang w:val="en-US" w:bidi="th-TH"/>
          </w:rPr>
          <w:delText xml:space="preserve"> With </w:delText>
        </w:r>
      </w:del>
      <w:del w:id="23" w:author="SemiA Petnathean" w:date="2020-09-14T05:59:00Z">
        <w:r w:rsidR="00A350CB" w:rsidDel="00323839">
          <w:rPr>
            <w:rFonts w:cstheme="minorBidi"/>
            <w:szCs w:val="25"/>
            <w:lang w:val="en-US" w:bidi="th-TH"/>
          </w:rPr>
          <w:delText>IHE XDS.b Profile serve its purpose as central hub for health document exchange between different enterprises</w:delText>
        </w:r>
      </w:del>
      <w:del w:id="24" w:author="SemiA Petnathean" w:date="2020-09-13T20:39:00Z">
        <w:r w:rsidR="00A350CB" w:rsidDel="00365D76">
          <w:rPr>
            <w:rFonts w:cstheme="minorBidi"/>
            <w:szCs w:val="25"/>
            <w:lang w:val="en-US" w:bidi="th-TH"/>
          </w:rPr>
          <w:delText xml:space="preserve"> </w:delText>
        </w:r>
        <w:r w:rsidR="00A350CB" w:rsidRPr="00272F86" w:rsidDel="00365D76">
          <w:rPr>
            <w:rFonts w:cstheme="minorBidi"/>
            <w:color w:val="FF0000"/>
            <w:szCs w:val="25"/>
            <w:lang w:val="en-US" w:bidi="th-TH"/>
            <w:rPrChange w:id="25" w:author="SemiA Petnathean" w:date="2020-09-13T17:18:00Z">
              <w:rPr>
                <w:rFonts w:cstheme="minorBidi"/>
                <w:szCs w:val="25"/>
                <w:lang w:val="en-US" w:bidi="th-TH"/>
              </w:rPr>
            </w:rPrChange>
          </w:rPr>
          <w:delText>while not include the document directly into the h</w:delText>
        </w:r>
      </w:del>
      <w:del w:id="26" w:author="SemiA Petnathean" w:date="2020-09-13T20:38:00Z">
        <w:r w:rsidR="00A350CB" w:rsidRPr="00272F86" w:rsidDel="00365D76">
          <w:rPr>
            <w:rFonts w:cstheme="minorBidi"/>
            <w:color w:val="FF0000"/>
            <w:szCs w:val="25"/>
            <w:lang w:val="en-US" w:bidi="th-TH"/>
            <w:rPrChange w:id="27" w:author="SemiA Petnathean" w:date="2020-09-13T17:18:00Z">
              <w:rPr>
                <w:rFonts w:cstheme="minorBidi"/>
                <w:szCs w:val="25"/>
                <w:lang w:val="en-US" w:bidi="th-TH"/>
              </w:rPr>
            </w:rPrChange>
          </w:rPr>
          <w:delText>ub</w:delText>
        </w:r>
      </w:del>
      <w:del w:id="28" w:author="SemiA Petnathean" w:date="2020-09-14T05:59:00Z">
        <w:r w:rsidR="00A350CB" w:rsidDel="00323839">
          <w:rPr>
            <w:rFonts w:cstheme="minorBidi"/>
            <w:szCs w:val="25"/>
            <w:lang w:val="en-US" w:bidi="th-TH"/>
          </w:rPr>
          <w:delText>. This make the profile best compatible with Blockchain technology as it will secure availability</w:delText>
        </w:r>
        <w:r w:rsidR="00DA392D" w:rsidDel="00323839">
          <w:rPr>
            <w:rFonts w:cstheme="minorBidi"/>
            <w:szCs w:val="25"/>
            <w:lang w:val="en-US" w:bidi="th-TH"/>
          </w:rPr>
          <w:delText xml:space="preserve"> of health information exchange while increase the survival chance of medical operation continuity when one organization compromised by ransomware as they may have replica of data available</w:delText>
        </w:r>
        <w:r w:rsidR="00001D3B" w:rsidDel="00323839">
          <w:rPr>
            <w:rFonts w:cstheme="minorBidi"/>
            <w:szCs w:val="25"/>
            <w:lang w:val="en-US" w:bidi="th-TH"/>
          </w:rPr>
          <w:delText xml:space="preserve"> on </w:delText>
        </w:r>
      </w:del>
      <w:del w:id="29" w:author="SemiA Petnathean" w:date="2020-09-13T20:39:00Z">
        <w:r w:rsidR="00001D3B" w:rsidDel="00A83DEA">
          <w:rPr>
            <w:rFonts w:cstheme="minorBidi"/>
            <w:szCs w:val="25"/>
            <w:lang w:val="en-US" w:bidi="th-TH"/>
          </w:rPr>
          <w:delText>an</w:delText>
        </w:r>
      </w:del>
      <w:del w:id="30" w:author="SemiA Petnathean" w:date="2020-09-14T05:59:00Z">
        <w:r w:rsidR="00001D3B" w:rsidDel="00323839">
          <w:rPr>
            <w:rFonts w:cstheme="minorBidi"/>
            <w:szCs w:val="25"/>
            <w:lang w:val="en-US" w:bidi="th-TH"/>
          </w:rPr>
          <w:delText>other</w:delText>
        </w:r>
        <w:r w:rsidR="00DA392D" w:rsidDel="00323839">
          <w:rPr>
            <w:rFonts w:cstheme="minorBidi"/>
            <w:szCs w:val="25"/>
            <w:lang w:val="en-US" w:bidi="th-TH"/>
          </w:rPr>
          <w:delText xml:space="preserve"> in the network.</w:delText>
        </w:r>
      </w:del>
    </w:p>
    <w:p w14:paraId="50A2188A" w14:textId="1A5111A2" w:rsidR="007C1DCF" w:rsidRDefault="007C1DCF" w:rsidP="00791F24">
      <w:pPr>
        <w:pStyle w:val="BodyText"/>
        <w:rPr>
          <w:ins w:id="31" w:author="PCep" w:date="2020-09-11T14:13:00Z"/>
          <w:rFonts w:cstheme="minorBidi"/>
          <w:szCs w:val="25"/>
          <w:lang w:val="en-US" w:bidi="th-TH"/>
        </w:rPr>
      </w:pPr>
      <w:ins w:id="32" w:author="SemiA Petnathean" w:date="2020-09-13T15:57:00Z">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ins>
      <w:ins w:id="33" w:author="SemiA Petnathean" w:date="2020-09-13T15:58:00Z">
        <w:r w:rsidR="006B3203">
          <w:rPr>
            <w:lang w:val="en-US"/>
          </w:rPr>
          <w:t xml:space="preserve"> </w:t>
        </w:r>
        <w:r w:rsidR="006B3203" w:rsidRPr="00AC43BC">
          <w:rPr>
            <w:lang w:val="en-US"/>
          </w:rPr>
          <w:fldChar w:fldCharType="begin" w:fldLock="1"/>
        </w:r>
        <w:r w:rsidR="006B3203">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006B3203" w:rsidRPr="00AC43BC">
          <w:rPr>
            <w:lang w:val="en-US"/>
          </w:rPr>
          <w:fldChar w:fldCharType="separate"/>
        </w:r>
        <w:r w:rsidR="006B3203" w:rsidRPr="0020354F">
          <w:rPr>
            <w:noProof/>
            <w:lang w:val="en-US"/>
          </w:rPr>
          <w:t>[18]</w:t>
        </w:r>
        <w:r w:rsidR="006B3203" w:rsidRPr="00AC43BC">
          <w:rPr>
            <w:lang w:val="en-US"/>
          </w:rPr>
          <w:fldChar w:fldCharType="end"/>
        </w:r>
      </w:ins>
      <w:ins w:id="34" w:author="SemiA Petnathean" w:date="2020-09-13T15:57:00Z">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Pr="00F750C3">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ins>
    </w:p>
    <w:p w14:paraId="24D0DE35" w14:textId="4D0AA119" w:rsidR="000E73B3" w:rsidRDefault="00447218" w:rsidP="00791F24">
      <w:pPr>
        <w:pStyle w:val="BodyText"/>
        <w:rPr>
          <w:rFonts w:cstheme="minorBidi"/>
          <w:szCs w:val="25"/>
          <w:lang w:val="en-US" w:bidi="th-TH"/>
        </w:rPr>
      </w:pPr>
      <w:ins w:id="35" w:author="SemiA Petnathean" w:date="2020-09-13T16:06:00Z">
        <w:r>
          <w:rPr>
            <w:lang w:val="en-US"/>
          </w:rPr>
          <w:t>As for addressing issues regarding health information sharing</w:t>
        </w:r>
      </w:ins>
      <w:ins w:id="36" w:author="SemiA Petnathean" w:date="2020-09-13T16:07:00Z">
        <w:r>
          <w:rPr>
            <w:lang w:val="en-US"/>
          </w:rPr>
          <w:t xml:space="preserve"> between different enterprises, there are </w:t>
        </w:r>
      </w:ins>
      <w:ins w:id="37" w:author="SemiA Petnathean" w:date="2020-09-13T16:09:00Z">
        <w:r>
          <w:rPr>
            <w:lang w:val="en-US"/>
          </w:rPr>
          <w:t xml:space="preserve">concepts of utilizing Blockchain </w:t>
        </w:r>
      </w:ins>
      <w:ins w:id="38" w:author="SemiA Petnathean" w:date="2020-09-13T16:34:00Z">
        <w:r w:rsidR="00416CE0">
          <w:rPr>
            <w:lang w:val="en-US"/>
          </w:rPr>
          <w:t xml:space="preserve">for </w:t>
        </w:r>
      </w:ins>
      <w:ins w:id="39" w:author="SemiA Petnathean" w:date="2020-09-13T16:24:00Z">
        <w:r w:rsidR="00143AA5">
          <w:rPr>
            <w:lang w:val="en-US"/>
          </w:rPr>
          <w:t>the purpose</w:t>
        </w:r>
      </w:ins>
      <w:ins w:id="40" w:author="SemiA Petnathean" w:date="2020-09-13T16:34:00Z">
        <w:r w:rsidR="00416CE0">
          <w:rPr>
            <w:lang w:val="en-US"/>
          </w:rPr>
          <w:t xml:space="preserve"> </w:t>
        </w:r>
      </w:ins>
      <w:ins w:id="41" w:author="SemiA Petnathean" w:date="2020-09-13T16:35:00Z">
        <w:r w:rsidR="00416CE0">
          <w:rPr>
            <w:lang w:val="en-US"/>
          </w:rPr>
          <w:t xml:space="preserve">proposed by Mayo </w:t>
        </w:r>
        <w:r w:rsidR="00416CE0">
          <w:rPr>
            <w:lang w:val="en-US"/>
          </w:rPr>
          <w:lastRenderedPageBreak/>
          <w:t>Clinic and the one named “MedRec” MIT</w:t>
        </w:r>
      </w:ins>
      <w:ins w:id="42" w:author="SemiA Petnathean" w:date="2020-09-13T16:25:00Z">
        <w:r w:rsidR="00143AA5">
          <w:rPr>
            <w:lang w:val="en-US"/>
          </w:rPr>
          <w:t>.</w:t>
        </w:r>
      </w:ins>
      <w:ins w:id="43" w:author="SemiA Petnathean" w:date="2020-09-13T16:36:00Z">
        <w:r w:rsidR="00416CE0">
          <w:rPr>
            <w:lang w:val="en-US"/>
          </w:rPr>
          <w:t xml:space="preserve"> Both introduce an effective way</w:t>
        </w:r>
      </w:ins>
      <w:ins w:id="44" w:author="SemiA Petnathean" w:date="2020-09-13T16:37:00Z">
        <w:r w:rsidR="008F2F42">
          <w:rPr>
            <w:lang w:val="en-US"/>
          </w:rPr>
          <w:t xml:space="preserve"> with potential</w:t>
        </w:r>
      </w:ins>
      <w:ins w:id="45" w:author="SemiA Petnathean" w:date="2020-09-13T16:36:00Z">
        <w:r w:rsidR="00416CE0">
          <w:rPr>
            <w:lang w:val="en-US"/>
          </w:rPr>
          <w:t xml:space="preserve"> to utilize Blockchain technology for information sharing in healthcare enterprise environment.</w:t>
        </w:r>
      </w:ins>
      <w:ins w:id="46" w:author="SemiA Petnathean" w:date="2020-09-13T16:50:00Z">
        <w:r w:rsidR="00510F1B">
          <w:rPr>
            <w:lang w:val="en-US"/>
          </w:rPr>
          <w:t xml:space="preserve"> The work g</w:t>
        </w:r>
      </w:ins>
      <w:ins w:id="47" w:author="SemiA Petnathean" w:date="2020-09-13T16:58:00Z">
        <w:r w:rsidR="00C80645">
          <w:rPr>
            <w:lang w:val="en-US"/>
          </w:rPr>
          <w:t>iven</w:t>
        </w:r>
      </w:ins>
      <w:ins w:id="48" w:author="SemiA Petnathean" w:date="2020-09-13T16:50:00Z">
        <w:r w:rsidR="00510F1B">
          <w:rPr>
            <w:lang w:val="en-US"/>
          </w:rPr>
          <w:t xml:space="preserve"> great demonstration of how </w:t>
        </w:r>
      </w:ins>
      <w:ins w:id="49" w:author="SemiA Petnathean" w:date="2020-09-13T16:55:00Z">
        <w:r w:rsidR="00510F1B">
          <w:rPr>
            <w:lang w:val="en-US"/>
          </w:rPr>
          <w:t>decentralization</w:t>
        </w:r>
      </w:ins>
      <w:ins w:id="50" w:author="SemiA Petnathean" w:date="2020-09-13T16:58:00Z">
        <w:r w:rsidR="00C50017">
          <w:rPr>
            <w:lang w:val="en-US"/>
          </w:rPr>
          <w:t xml:space="preserve"> </w:t>
        </w:r>
      </w:ins>
      <w:ins w:id="51" w:author="SemiA Petnathean" w:date="2020-09-13T20:40:00Z">
        <w:r w:rsidR="003A05A4">
          <w:rPr>
            <w:rFonts w:cs="Angsana New"/>
            <w:szCs w:val="25"/>
            <w:lang w:val="en-US" w:bidi="th-TH"/>
          </w:rPr>
          <w:t>of</w:t>
        </w:r>
      </w:ins>
      <w:ins w:id="52" w:author="SemiA Petnathean" w:date="2020-09-13T20:41:00Z">
        <w:r w:rsidR="0053480D">
          <w:rPr>
            <w:rFonts w:cs="Angsana New"/>
            <w:szCs w:val="25"/>
            <w:lang w:val="en-US" w:bidi="th-TH"/>
          </w:rPr>
          <w:t>fered by</w:t>
        </w:r>
      </w:ins>
      <w:ins w:id="53" w:author="SemiA Petnathean" w:date="2020-09-13T16:58:00Z">
        <w:r w:rsidR="00C50017">
          <w:rPr>
            <w:lang w:val="en-US"/>
          </w:rPr>
          <w:t xml:space="preserve"> Blockchain</w:t>
        </w:r>
      </w:ins>
      <w:ins w:id="54" w:author="SemiA Petnathean" w:date="2020-09-13T16:55:00Z">
        <w:r w:rsidR="00510F1B">
          <w:rPr>
            <w:lang w:val="en-US"/>
          </w:rPr>
          <w:t xml:space="preserve"> can resolve</w:t>
        </w:r>
      </w:ins>
      <w:ins w:id="55" w:author="SemiA Petnathean" w:date="2020-09-13T16:56:00Z">
        <w:r w:rsidR="00510F1B">
          <w:rPr>
            <w:lang w:val="en-US"/>
          </w:rPr>
          <w:t xml:space="preserve"> trust issue wh</w:t>
        </w:r>
      </w:ins>
      <w:ins w:id="56" w:author="SemiA Petnathean" w:date="2020-09-13T16:58:00Z">
        <w:r w:rsidR="00681318">
          <w:rPr>
            <w:lang w:val="en-US"/>
          </w:rPr>
          <w:t>ere</w:t>
        </w:r>
      </w:ins>
      <w:ins w:id="57" w:author="SemiA Petnathean" w:date="2020-09-13T16:57:00Z">
        <w:r w:rsidR="00510F1B">
          <w:rPr>
            <w:lang w:val="en-US"/>
          </w:rPr>
          <w:t xml:space="preserve"> each enterprise require</w:t>
        </w:r>
      </w:ins>
      <w:ins w:id="58" w:author="SemiA Petnathean" w:date="2020-09-13T16:58:00Z">
        <w:r w:rsidR="00681318">
          <w:rPr>
            <w:lang w:val="en-US"/>
          </w:rPr>
          <w:t xml:space="preserve"> </w:t>
        </w:r>
      </w:ins>
      <w:ins w:id="59" w:author="SemiA Petnathean" w:date="2020-09-13T16:59:00Z">
        <w:r w:rsidR="00681318">
          <w:rPr>
            <w:lang w:val="en-US"/>
          </w:rPr>
          <w:t>“trust”</w:t>
        </w:r>
      </w:ins>
      <w:ins w:id="60" w:author="SemiA Petnathean" w:date="2020-09-13T16:57:00Z">
        <w:r w:rsidR="00510F1B">
          <w:rPr>
            <w:lang w:val="en-US"/>
          </w:rPr>
          <w:t xml:space="preserve"> </w:t>
        </w:r>
      </w:ins>
      <w:ins w:id="61" w:author="SemiA Petnathean" w:date="2020-09-13T16:59:00Z">
        <w:r w:rsidR="005A6AB6">
          <w:rPr>
            <w:lang w:val="en-US"/>
          </w:rPr>
          <w:t>before</w:t>
        </w:r>
      </w:ins>
      <w:ins w:id="62" w:author="SemiA Petnathean" w:date="2020-09-13T16:57:00Z">
        <w:r w:rsidR="00510F1B">
          <w:rPr>
            <w:lang w:val="en-US"/>
          </w:rPr>
          <w:t xml:space="preserve"> </w:t>
        </w:r>
      </w:ins>
      <w:ins w:id="63" w:author="SemiA Petnathean" w:date="2020-09-13T16:59:00Z">
        <w:r w:rsidR="005A6AB6">
          <w:rPr>
            <w:lang w:val="en-US"/>
          </w:rPr>
          <w:t>beginning to</w:t>
        </w:r>
      </w:ins>
      <w:ins w:id="64" w:author="SemiA Petnathean" w:date="2020-09-13T16:57:00Z">
        <w:r w:rsidR="00510F1B">
          <w:rPr>
            <w:lang w:val="en-US"/>
          </w:rPr>
          <w:t xml:space="preserve"> share their information with others.</w:t>
        </w:r>
      </w:ins>
      <w:ins w:id="65" w:author="SemiA Petnathean" w:date="2020-09-13T16:38:00Z">
        <w:r w:rsidR="00DE6478">
          <w:rPr>
            <w:lang w:val="en-US"/>
          </w:rPr>
          <w:t xml:space="preserve"> However, both solutions are </w:t>
        </w:r>
      </w:ins>
      <w:ins w:id="66" w:author="SemiA Petnathean" w:date="2020-09-13T16:39:00Z">
        <w:r w:rsidR="00DE6478">
          <w:rPr>
            <w:lang w:val="en-US"/>
          </w:rPr>
          <w:t xml:space="preserve">not yet directly </w:t>
        </w:r>
      </w:ins>
      <w:ins w:id="67" w:author="SemiA Petnathean" w:date="2020-09-13T16:46:00Z">
        <w:r w:rsidR="00E957C7">
          <w:rPr>
            <w:lang w:val="en-US"/>
          </w:rPr>
          <w:t>introduced</w:t>
        </w:r>
      </w:ins>
      <w:ins w:id="68" w:author="SemiA Petnathean" w:date="2020-09-13T16:45:00Z">
        <w:r w:rsidR="00DE6478">
          <w:rPr>
            <w:lang w:val="en-US"/>
          </w:rPr>
          <w:t xml:space="preserve"> how Blockchain can help mitigate cyber-security threats threatening </w:t>
        </w:r>
      </w:ins>
      <w:ins w:id="69" w:author="SemiA Petnathean" w:date="2020-09-13T16:46:00Z">
        <w:r w:rsidR="00E60B84">
          <w:rPr>
            <w:lang w:val="en-US"/>
          </w:rPr>
          <w:t xml:space="preserve">integrity and availability of data in </w:t>
        </w:r>
      </w:ins>
      <w:ins w:id="70" w:author="SemiA Petnathean" w:date="2020-09-13T16:45:00Z">
        <w:r w:rsidR="00DE6478">
          <w:rPr>
            <w:lang w:val="en-US"/>
          </w:rPr>
          <w:t>healthcare domain.</w:t>
        </w:r>
      </w:ins>
      <w:ins w:id="71" w:author="SemiA Petnathean" w:date="2020-09-13T16:11:00Z">
        <w:r w:rsidR="007312F0">
          <w:rPr>
            <w:lang w:val="en-US"/>
          </w:rPr>
          <w:t xml:space="preserve"> </w:t>
        </w:r>
      </w:ins>
      <w:moveToRangeStart w:id="72" w:author="PCep" w:date="2020-09-11T14:14:00Z" w:name="move50726060"/>
      <w:moveTo w:id="73" w:author="PCep" w:date="2020-09-11T14:14:00Z">
        <w:r w:rsidR="000E73B3">
          <w:rPr>
            <w:lang w:val="en-US"/>
          </w:rPr>
          <w:t xml:space="preserve">In this work we propose a solution that can solve data integrity and availability issues </w:t>
        </w:r>
      </w:moveTo>
      <w:ins w:id="74" w:author="SemiA Petnathean" w:date="2020-09-13T16:48:00Z">
        <w:r w:rsidR="000144F2">
          <w:rPr>
            <w:lang w:val="en-US"/>
          </w:rPr>
          <w:t>while help</w:t>
        </w:r>
      </w:ins>
      <w:moveTo w:id="75" w:author="PCep" w:date="2020-09-11T14:14:00Z">
        <w:del w:id="76" w:author="SemiA Petnathean" w:date="2020-09-13T16:48:00Z">
          <w:r w:rsidR="000E73B3" w:rsidDel="000144F2">
            <w:rPr>
              <w:lang w:val="en-US"/>
            </w:rPr>
            <w:delText>and</w:delText>
          </w:r>
        </w:del>
        <w:r w:rsidR="000E73B3">
          <w:rPr>
            <w:lang w:val="en-US"/>
          </w:rPr>
          <w:t xml:space="preserve"> reduce the friction of allowing health document sharing between different enterprises</w:t>
        </w:r>
      </w:moveTo>
      <w:ins w:id="77" w:author="SemiA Petnathean" w:date="2020-09-13T17:01:00Z">
        <w:r w:rsidR="00B41B8A">
          <w:rPr>
            <w:rFonts w:cstheme="minorBidi"/>
            <w:szCs w:val="25"/>
            <w:lang w:val="en-US" w:bidi="th-TH"/>
          </w:rPr>
          <w:t xml:space="preserve"> by</w:t>
        </w:r>
      </w:ins>
      <w:ins w:id="78" w:author="PCep" w:date="2020-09-11T14:14:00Z">
        <w:del w:id="79" w:author="SemiA Petnathean" w:date="2020-09-13T17:01:00Z">
          <w:r w:rsidR="000E73B3" w:rsidDel="00B41B8A">
            <w:rPr>
              <w:lang w:val="en-US"/>
            </w:rPr>
            <w:delText xml:space="preserve">. </w:delText>
          </w:r>
        </w:del>
      </w:ins>
      <w:moveTo w:id="80" w:author="PCep" w:date="2020-09-11T14:14:00Z">
        <w:del w:id="81" w:author="PCep" w:date="2020-09-11T14:14:00Z">
          <w:r w:rsidR="000E73B3" w:rsidDel="000E73B3">
            <w:rPr>
              <w:lang w:val="en-US"/>
            </w:rPr>
            <w:delText>.</w:delText>
          </w:r>
        </w:del>
      </w:moveTo>
      <w:moveToRangeEnd w:id="72"/>
      <w:ins w:id="82" w:author="PCep" w:date="2020-09-11T14:13:00Z">
        <w:del w:id="83" w:author="SemiA Petnathean" w:date="2020-09-13T17:01:00Z">
          <w:r w:rsidR="000E73B3" w:rsidDel="00B41B8A">
            <w:rPr>
              <w:rFonts w:cstheme="minorBidi"/>
              <w:szCs w:val="25"/>
              <w:lang w:val="en-US" w:bidi="th-TH"/>
            </w:rPr>
            <w:delText>So, in this work, we also</w:delText>
          </w:r>
        </w:del>
        <w:r w:rsidR="000E73B3">
          <w:rPr>
            <w:rFonts w:cstheme="minorBidi"/>
            <w:szCs w:val="25"/>
            <w:lang w:val="en-US" w:bidi="th-TH"/>
          </w:rPr>
          <w:t xml:space="preserve"> utiliz</w:t>
        </w:r>
      </w:ins>
      <w:ins w:id="84" w:author="SemiA Petnathean" w:date="2020-09-13T17:01:00Z">
        <w:r w:rsidR="00B41B8A">
          <w:rPr>
            <w:rFonts w:cstheme="minorBidi"/>
            <w:szCs w:val="25"/>
            <w:lang w:val="en-US" w:bidi="th-TH"/>
          </w:rPr>
          <w:t>ing</w:t>
        </w:r>
      </w:ins>
      <w:ins w:id="85" w:author="PCep" w:date="2020-09-11T14:13:00Z">
        <w:del w:id="86" w:author="SemiA Petnathean" w:date="2020-09-13T17:01:00Z">
          <w:r w:rsidR="000E73B3" w:rsidDel="00B41B8A">
            <w:rPr>
              <w:rFonts w:cstheme="minorBidi"/>
              <w:szCs w:val="25"/>
              <w:lang w:val="en-US" w:bidi="th-TH"/>
            </w:rPr>
            <w:delText>e</w:delText>
          </w:r>
        </w:del>
        <w:r w:rsidR="000E73B3">
          <w:rPr>
            <w:rFonts w:cstheme="minorBidi"/>
            <w:szCs w:val="25"/>
            <w:lang w:val="en-US" w:bidi="th-TH"/>
          </w:rPr>
          <w:t xml:space="preserve"> Ethereum’s </w:t>
        </w:r>
      </w:ins>
      <w:ins w:id="87" w:author="SemiA Petnathean" w:date="2020-09-13T17:01:00Z">
        <w:r w:rsidR="000713E3">
          <w:rPr>
            <w:rFonts w:cstheme="minorBidi"/>
            <w:szCs w:val="25"/>
            <w:lang w:val="en-US" w:bidi="th-TH"/>
          </w:rPr>
          <w:t>S</w:t>
        </w:r>
      </w:ins>
      <w:ins w:id="88" w:author="PCep" w:date="2020-09-11T14:13:00Z">
        <w:del w:id="89" w:author="SemiA Petnathean" w:date="2020-09-13T17:01:00Z">
          <w:r w:rsidR="000E73B3" w:rsidDel="000713E3">
            <w:rPr>
              <w:rFonts w:cstheme="minorBidi"/>
              <w:szCs w:val="25"/>
              <w:lang w:val="en-US" w:bidi="th-TH"/>
            </w:rPr>
            <w:delText>s</w:delText>
          </w:r>
        </w:del>
        <w:r w:rsidR="000E73B3">
          <w:rPr>
            <w:rFonts w:cstheme="minorBidi"/>
            <w:szCs w:val="25"/>
            <w:lang w:val="en-US" w:bidi="th-TH"/>
          </w:rPr>
          <w:t>martcontract to enable implementation of IHE XDS.b Profile concept with Blockchain.</w:t>
        </w:r>
      </w:ins>
    </w:p>
    <w:p w14:paraId="654239AA" w14:textId="2DDD9C26" w:rsidR="00791F24" w:rsidRPr="00706B5F" w:rsidDel="00241DE8" w:rsidRDefault="00706B5F" w:rsidP="00791F24">
      <w:pPr>
        <w:pStyle w:val="BodyText"/>
        <w:rPr>
          <w:del w:id="90" w:author="PCep" w:date="2020-09-11T14:12:00Z"/>
          <w:lang w:val="en-US"/>
        </w:rPr>
      </w:pPr>
      <w:moveFromRangeStart w:id="91" w:author="PCep" w:date="2020-09-11T14:13:00Z" w:name="move50725997"/>
      <w:moveFrom w:id="92" w:author="PCep" w:date="2020-09-11T14:13:00Z">
        <w:r w:rsidRPr="00AC43BC" w:rsidDel="00241DE8">
          <w:rPr>
            <w:lang w:val="en-US"/>
          </w:rPr>
          <w:t xml:space="preserve">According to </w:t>
        </w:r>
        <w:r w:rsidRPr="00AC43BC" w:rsidDel="00241DE8">
          <w:fldChar w:fldCharType="begin" w:fldLock="1"/>
        </w:r>
        <w:r w:rsidDel="00241DE8">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sidDel="00241DE8">
          <w:fldChar w:fldCharType="separate"/>
        </w:r>
        <w:r w:rsidRPr="0020354F" w:rsidDel="00241DE8">
          <w:rPr>
            <w:noProof/>
            <w:lang w:val="en-US"/>
          </w:rPr>
          <w:t>[18]</w:t>
        </w:r>
        <w:r w:rsidRPr="00AC43BC" w:rsidDel="00241DE8">
          <w:fldChar w:fldCharType="end"/>
        </w:r>
        <w:r w:rsidRPr="00AC43BC" w:rsidDel="00241DE8">
          <w:rPr>
            <w:lang w:val="en-US"/>
          </w:rPr>
          <w:t xml:space="preserve">, </w:t>
        </w:r>
        <w:r w:rsidRPr="006C07A5" w:rsidDel="00241DE8">
          <w:rPr>
            <w:lang w:val="en-US"/>
          </w:rPr>
          <w:t>Blockchain can be informally define</w:t>
        </w:r>
        <w:r w:rsidDel="00241DE8">
          <w:rPr>
            <w:lang w:val="en-US"/>
          </w:rPr>
          <w:t>d</w:t>
        </w:r>
        <w:r w:rsidRPr="006C07A5" w:rsidDel="00241DE8">
          <w:rPr>
            <w:lang w:val="en-US"/>
          </w:rPr>
          <w:t xml:space="preserve"> as </w:t>
        </w:r>
        <w:r w:rsidDel="00241DE8">
          <w:rPr>
            <w:lang w:val="en-US"/>
          </w:rPr>
          <w:t>a</w:t>
        </w:r>
        <w:r w:rsidRPr="006C07A5" w:rsidDel="00241DE8">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sidDel="00241DE8">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t>
        </w:r>
        <w:r w:rsidR="00612112" w:rsidDel="00241DE8">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t>
        </w:r>
        <w:r w:rsidR="00612112" w:rsidDel="00241DE8">
          <w:rPr>
            <w:rFonts w:cstheme="minorBidi" w:hint="cs"/>
            <w:szCs w:val="25"/>
            <w:cs/>
            <w:lang w:val="en-US" w:bidi="th-TH"/>
          </w:rPr>
          <w:t xml:space="preserve"> </w:t>
        </w:r>
        <w:r w:rsidR="00612112" w:rsidDel="00241DE8">
          <w:rPr>
            <w:rFonts w:cstheme="minorBidi"/>
            <w:szCs w:val="25"/>
            <w:cs/>
            <w:lang w:bidi="th-TH"/>
          </w:rPr>
          <w:fldChar w:fldCharType="begin" w:fldLock="1"/>
        </w:r>
        <w:r w:rsidR="00612112" w:rsidDel="00241DE8">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sidDel="00241DE8">
          <w:rPr>
            <w:rFonts w:cstheme="minorBidi"/>
            <w:szCs w:val="25"/>
            <w:cs/>
            <w:lang w:bidi="th-TH"/>
          </w:rPr>
          <w:fldChar w:fldCharType="separate"/>
        </w:r>
        <w:r w:rsidR="00612112" w:rsidRPr="00F750C3" w:rsidDel="00241DE8">
          <w:rPr>
            <w:rFonts w:cstheme="minorBidi"/>
            <w:noProof/>
            <w:szCs w:val="25"/>
            <w:lang w:val="en-US" w:bidi="th-TH"/>
          </w:rPr>
          <w:t>[21], [22]</w:t>
        </w:r>
        <w:r w:rsidR="00612112" w:rsidDel="00241DE8">
          <w:rPr>
            <w:rFonts w:cstheme="minorBidi"/>
            <w:szCs w:val="25"/>
            <w:cs/>
            <w:lang w:bidi="th-TH"/>
          </w:rPr>
          <w:fldChar w:fldCharType="end"/>
        </w:r>
        <w:r w:rsidR="00612112" w:rsidDel="00241DE8">
          <w:rPr>
            <w:rFonts w:cstheme="minorBidi"/>
            <w:szCs w:val="25"/>
            <w:lang w:val="en-US" w:bidi="th-TH"/>
          </w:rPr>
          <w:t>.</w:t>
        </w:r>
        <w:r w:rsidR="00295214" w:rsidDel="00241DE8">
          <w:rPr>
            <w:rFonts w:cstheme="minorBidi"/>
            <w:szCs w:val="25"/>
            <w:lang w:val="en-US" w:bidi="th-TH"/>
          </w:rPr>
          <w:t xml:space="preserve"> So, in this work, we also utilize Ethereum’s smartcontract to enable implementation of IHE XDS.b Profile concept with Blockchain.</w:t>
        </w:r>
      </w:moveFrom>
      <w:moveFromRangeEnd w:id="91"/>
    </w:p>
    <w:p w14:paraId="3DAFA502" w14:textId="447BC971"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ins w:id="93" w:author="SemiA Petnathean" w:date="2020-09-13T17:04:00Z">
        <w:r w:rsidR="00F47450">
          <w:rPr>
            <w:rFonts w:cstheme="minorBidi"/>
            <w:szCs w:val="25"/>
            <w:lang w:val="en-US" w:bidi="th-TH"/>
          </w:rPr>
          <w:t xml:space="preserve"> in section II</w:t>
        </w:r>
      </w:ins>
      <w:r w:rsidR="002127FB">
        <w:rPr>
          <w:rFonts w:cstheme="minorBidi"/>
          <w:szCs w:val="25"/>
          <w:lang w:val="en-US" w:bidi="th-TH"/>
        </w:rPr>
        <w:t>, following with background knowledge which our work is based on</w:t>
      </w:r>
      <w:ins w:id="94" w:author="SemiA Petnathean" w:date="2020-09-13T17:04:00Z">
        <w:r w:rsidR="00F47450">
          <w:rPr>
            <w:rFonts w:cstheme="minorBidi"/>
            <w:szCs w:val="25"/>
            <w:lang w:val="en-US" w:bidi="th-TH"/>
          </w:rPr>
          <w:t xml:space="preserve"> in section III</w:t>
        </w:r>
      </w:ins>
      <w:r w:rsidR="002127FB">
        <w:rPr>
          <w:rFonts w:cstheme="minorBidi"/>
          <w:szCs w:val="25"/>
          <w:lang w:val="en-US" w:bidi="th-TH"/>
        </w:rPr>
        <w:t xml:space="preserve">. Then </w:t>
      </w:r>
      <w:r w:rsidR="0021269E">
        <w:rPr>
          <w:rFonts w:cstheme="minorBidi"/>
          <w:szCs w:val="25"/>
          <w:lang w:val="en-US" w:bidi="th-TH"/>
        </w:rPr>
        <w:t xml:space="preserve">we move into the detail of design </w:t>
      </w:r>
      <w:r w:rsidR="002A70B2">
        <w:rPr>
          <w:rFonts w:cstheme="minorBidi"/>
          <w:szCs w:val="25"/>
          <w:lang w:val="en-US" w:bidi="th-TH"/>
        </w:rPr>
        <w:t>method</w:t>
      </w:r>
      <w:ins w:id="95" w:author="SemiA Petnathean" w:date="2020-09-13T17:04:00Z">
        <w:r w:rsidR="00DA7F60">
          <w:rPr>
            <w:rFonts w:cstheme="minorBidi"/>
            <w:szCs w:val="25"/>
            <w:lang w:val="en-US" w:bidi="th-TH"/>
          </w:rPr>
          <w:t xml:space="preserve"> in se</w:t>
        </w:r>
      </w:ins>
      <w:ins w:id="96" w:author="SemiA Petnathean" w:date="2020-09-13T17:05:00Z">
        <w:r w:rsidR="00DA7F60">
          <w:rPr>
            <w:rFonts w:cstheme="minorBidi"/>
            <w:szCs w:val="25"/>
            <w:lang w:val="en-US" w:bidi="th-TH"/>
          </w:rPr>
          <w:t>ction IV</w:t>
        </w:r>
      </w:ins>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ins w:id="97" w:author="SemiA Petnathean" w:date="2020-09-13T17:05:00Z">
        <w:r w:rsidR="00BC3C84">
          <w:rPr>
            <w:rFonts w:cstheme="minorBidi"/>
            <w:szCs w:val="25"/>
            <w:lang w:val="en-US" w:bidi="th-TH"/>
          </w:rPr>
          <w:t xml:space="preserve"> in section V</w:t>
        </w:r>
      </w:ins>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w:t>
      </w:r>
      <w:ins w:id="98" w:author="SemiA Petnathean" w:date="2020-09-13T17:05:00Z">
        <w:r w:rsidR="00D21A46">
          <w:rPr>
            <w:rFonts w:cstheme="minorBidi"/>
            <w:szCs w:val="25"/>
            <w:lang w:val="en-US" w:bidi="th-TH"/>
          </w:rPr>
          <w:t xml:space="preserve"> for conclusion in section VI</w:t>
        </w:r>
      </w:ins>
      <w:r w:rsidR="007230F9">
        <w:rPr>
          <w:rFonts w:cstheme="minorBidi"/>
          <w:szCs w:val="25"/>
          <w:lang w:val="en-US" w:bidi="th-TH"/>
        </w:rPr>
        <w:t xml:space="preserve"> and end with discussion for this work</w:t>
      </w:r>
      <w:ins w:id="99" w:author="SemiA Petnathean" w:date="2020-09-13T17:05:00Z">
        <w:r w:rsidR="00DB5F00">
          <w:rPr>
            <w:rFonts w:cstheme="minorBidi"/>
            <w:szCs w:val="25"/>
            <w:lang w:val="en-US" w:bidi="th-TH"/>
          </w:rPr>
          <w:t xml:space="preserve"> in section VII</w:t>
        </w:r>
      </w:ins>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49B82095"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ins w:id="100" w:author="SemiA Petnathean" w:date="2020-09-13T17:19:00Z">
        <w:r w:rsidR="00D25EB2" w:rsidRPr="00D25EB2">
          <w:rPr>
            <w:rFonts w:cstheme="minorBidi"/>
            <w:color w:val="7030A0"/>
            <w:szCs w:val="25"/>
            <w:lang w:bidi="th-TH"/>
          </w:rPr>
          <w:t xml:space="preserve"> </w:t>
        </w:r>
        <w:r w:rsidR="00D25EB2" w:rsidRPr="00B31E7D">
          <w:rPr>
            <w:rFonts w:cstheme="minorBidi"/>
            <w:color w:val="7030A0"/>
            <w:szCs w:val="25"/>
            <w:lang w:bidi="th-TH"/>
          </w:rPr>
          <w:t>(Conclude what they lack</w:t>
        </w:r>
        <w:r w:rsidR="00D25EB2">
          <w:rPr>
            <w:rFonts w:cstheme="minorBidi"/>
            <w:color w:val="7030A0"/>
            <w:szCs w:val="25"/>
            <w:lang w:bidi="th-TH"/>
          </w:rPr>
          <w:t xml:space="preserve"> according to challenge we mentioned before</w:t>
        </w:r>
        <w:r w:rsidR="00D25EB2">
          <w:rPr>
            <w:rFonts w:cstheme="minorBidi"/>
            <w:szCs w:val="25"/>
            <w:lang w:bidi="th-TH"/>
          </w:rPr>
          <w:t>)</w:t>
        </w:r>
      </w:ins>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Del="007312F0" w:rsidRDefault="0023645E" w:rsidP="0023645E">
      <w:pPr>
        <w:jc w:val="both"/>
        <w:rPr>
          <w:del w:id="101" w:author="SemiA Petnathean" w:date="2020-09-13T16:20:00Z"/>
          <w:rFonts w:cstheme="minorBidi"/>
          <w:szCs w:val="25"/>
          <w:cs/>
          <w:lang w:bidi="th-TH"/>
        </w:rPr>
      </w:pPr>
      <w:r>
        <w:t xml:space="preserve">      </w:t>
      </w:r>
      <w:r w:rsidR="00F434A4">
        <w:t xml:space="preserve">MedRec 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 xml:space="preserve">contain metadata about the record ownership, permissions </w:t>
      </w:r>
      <w:r w:rsidR="00A20C0C">
        <w:t>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From MedRec, we adopt the concept of using Ethereum’s smartcontract to contain essential information that allow ability to discover data within Blockchain network.</w:t>
      </w:r>
    </w:p>
    <w:p w14:paraId="7E94AEC8" w14:textId="77777777" w:rsidR="0084491D" w:rsidRPr="0084491D" w:rsidRDefault="0084491D">
      <w:pPr>
        <w:jc w:val="both"/>
        <w:rPr>
          <w:rFonts w:cstheme="minorBidi"/>
          <w:lang w:bidi="th-TH"/>
        </w:rPr>
        <w:pPrChange w:id="102" w:author="SemiA Petnathean" w:date="2020-09-13T16:20:00Z">
          <w:pPr/>
        </w:pPrChange>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7F1E48E"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ins w:id="103" w:author="PCep" w:date="2020-09-11T14:14:00Z">
        <w:r w:rsidR="0049757A">
          <w:t xml:space="preserve"> [</w:t>
        </w:r>
        <w:r w:rsidR="0049757A" w:rsidRPr="0049757A">
          <w:rPr>
            <w:i/>
            <w:iCs/>
            <w:highlight w:val="yellow"/>
            <w:rPrChange w:id="104" w:author="PCep" w:date="2020-09-11T14:15:00Z">
              <w:rPr/>
            </w:rPrChange>
          </w:rPr>
          <w:t>Ref.</w:t>
        </w:r>
        <w:r w:rsidR="0049757A">
          <w:t>]</w:t>
        </w:r>
      </w:ins>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77777777" w:rsidR="00A467AF" w:rsidRDefault="00341727" w:rsidP="00D04BCA">
      <w:pPr>
        <w:jc w:val="both"/>
        <w:rPr>
          <w:ins w:id="105" w:author="SemiA Petnathean" w:date="2020-09-14T05:45:00Z"/>
        </w:rPr>
      </w:pPr>
      <w:r>
        <w:rPr>
          <w:rFonts w:cstheme="minorBidi"/>
          <w:szCs w:val="25"/>
          <w:lang w:bidi="th-TH"/>
        </w:rPr>
        <w:lastRenderedPageBreak/>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w:t>
      </w:r>
      <w:r w:rsidR="00F24961">
        <w:rPr>
          <w:rFonts w:cstheme="minorBidi"/>
          <w:noProof/>
          <w:szCs w:val="25"/>
          <w:lang w:bidi="th-TH"/>
        </w:rPr>
        <mc:AlternateContent>
          <mc:Choice Requires="wpg">
            <w:drawing>
              <wp:anchor distT="0" distB="0" distL="114300" distR="114300" simplePos="0" relativeHeight="251660288" behindDoc="0" locked="0" layoutInCell="1" allowOverlap="1" wp14:anchorId="3C9FBDD2" wp14:editId="53A0E9C4">
                <wp:simplePos x="0" y="0"/>
                <wp:positionH relativeFrom="column">
                  <wp:posOffset>766445</wp:posOffset>
                </wp:positionH>
                <wp:positionV relativeFrom="paragraph">
                  <wp:posOffset>142240</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0" y="0"/>
                          <a:chExt cx="4610100" cy="2877820"/>
                        </a:xfrm>
                      </wpg:grpSpPr>
                      <pic:pic xmlns:pic="http://schemas.openxmlformats.org/drawingml/2006/picture">
                        <pic:nvPicPr>
                          <pic:cNvPr id="1" name="Picture 1"/>
                          <pic:cNvPicPr>
                            <a:picLocks noChangeAspect="1"/>
                          </pic:cNvPicPr>
                        </pic:nvPicPr>
                        <pic:blipFill rotWithShape="1">
                          <a:blip r:embed="rId9"/>
                          <a:srcRect l="1000" t="4400" r="3181" b="4199"/>
                          <a:stretch/>
                        </pic:blipFill>
                        <pic:spPr bwMode="auto">
                          <a:xfrm>
                            <a:off x="0" y="0"/>
                            <a:ext cx="4610100"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277C40CD" w:rsidR="00D04BCA" w:rsidRPr="00D04BCA" w:rsidRDefault="00D04BCA">
                              <w:pPr>
                                <w:pStyle w:val="Caption"/>
                                <w:rPr>
                                  <w:szCs w:val="25"/>
                                  <w:rPrChange w:id="106" w:author="SemiA Petnathean" w:date="2020-09-14T05:28:00Z">
                                    <w:rPr>
                                      <w:szCs w:val="25"/>
                                    </w:rPr>
                                  </w:rPrChange>
                                </w:rPr>
                                <w:pPrChange w:id="107" w:author="SemiA Petnathean" w:date="2020-09-14T05:28:00Z">
                                  <w:pPr>
                                    <w:jc w:val="both"/>
                                  </w:pPr>
                                </w:pPrChange>
                              </w:pPr>
                              <w:bookmarkStart w:id="108" w:name="_Ref50953823"/>
                              <w:ins w:id="109" w:author="SemiA Petnathean" w:date="2020-09-14T05:28:00Z">
                                <w:r w:rsidRPr="00D04BCA">
                                  <w:rPr>
                                    <w:color w:val="auto"/>
                                    <w:rPrChange w:id="110" w:author="SemiA Petnathean" w:date="2020-09-14T05:28:00Z">
                                      <w:rPr>
                                        <w:i/>
                                        <w:iCs/>
                                      </w:rPr>
                                    </w:rPrChange>
                                  </w:rPr>
                                  <w:t xml:space="preserve">Figure </w:t>
                                </w:r>
                                <w:r w:rsidRPr="00D04BCA">
                                  <w:rPr>
                                    <w:color w:val="auto"/>
                                    <w:rPrChange w:id="111" w:author="SemiA Petnathean" w:date="2020-09-14T05:28:00Z">
                                      <w:rPr>
                                        <w:i/>
                                        <w:iCs/>
                                      </w:rPr>
                                    </w:rPrChange>
                                  </w:rPr>
                                  <w:fldChar w:fldCharType="begin"/>
                                </w:r>
                                <w:r w:rsidRPr="00D04BCA">
                                  <w:rPr>
                                    <w:color w:val="auto"/>
                                    <w:rPrChange w:id="112" w:author="SemiA Petnathean" w:date="2020-09-14T05:28:00Z">
                                      <w:rPr>
                                        <w:i/>
                                        <w:iCs/>
                                      </w:rPr>
                                    </w:rPrChange>
                                  </w:rPr>
                                  <w:instrText xml:space="preserve"> SEQ Figure \* ARABIC </w:instrText>
                                </w:r>
                              </w:ins>
                              <w:r w:rsidRPr="00D04BCA">
                                <w:rPr>
                                  <w:color w:val="auto"/>
                                  <w:rPrChange w:id="113" w:author="SemiA Petnathean" w:date="2020-09-14T05:28:00Z">
                                    <w:rPr>
                                      <w:i/>
                                      <w:iCs/>
                                    </w:rPr>
                                  </w:rPrChange>
                                </w:rPr>
                                <w:fldChar w:fldCharType="separate"/>
                              </w:r>
                              <w:ins w:id="114" w:author="SemiA Petnathean" w:date="2020-09-14T05:28:00Z">
                                <w:r w:rsidRPr="00D04BCA">
                                  <w:rPr>
                                    <w:noProof/>
                                    <w:color w:val="auto"/>
                                    <w:rPrChange w:id="115" w:author="SemiA Petnathean" w:date="2020-09-14T05:28:00Z">
                                      <w:rPr>
                                        <w:i/>
                                        <w:iCs/>
                                        <w:noProof/>
                                      </w:rPr>
                                    </w:rPrChange>
                                  </w:rPr>
                                  <w:t>1</w:t>
                                </w:r>
                                <w:r w:rsidRPr="00D04BCA">
                                  <w:rPr>
                                    <w:color w:val="auto"/>
                                    <w:rPrChange w:id="116" w:author="SemiA Petnathean" w:date="2020-09-14T05:28:00Z">
                                      <w:rPr>
                                        <w:i/>
                                        <w:iCs/>
                                      </w:rPr>
                                    </w:rPrChange>
                                  </w:rPr>
                                  <w:fldChar w:fldCharType="end"/>
                                </w:r>
                                <w:bookmarkEnd w:id="108"/>
                                <w:r w:rsidRPr="00D04BCA">
                                  <w:rPr>
                                    <w:color w:val="auto"/>
                                    <w:rPrChange w:id="117" w:author="SemiA Petnathean" w:date="2020-09-14T05:28:00Z">
                                      <w:rPr>
                                        <w:i/>
                                        <w:iCs/>
                                      </w:rPr>
                                    </w:rPrChange>
                                  </w:rPr>
                                  <w:t xml:space="preserve"> Cross-Enterprise Document Sharing – Set b </w:t>
                                </w:r>
                                <w:r w:rsidRPr="00D04BCA">
                                  <w:rPr>
                                    <w:color w:val="auto"/>
                                    <w:rPrChange w:id="118" w:author="SemiA Petnathean" w:date="2020-09-14T05:28:00Z">
                                      <w:rPr>
                                        <w:i/>
                                        <w:iCs/>
                                      </w:rPr>
                                    </w:rPrChange>
                                  </w:rPr>
                                  <w:fldChar w:fldCharType="begin" w:fldLock="1"/>
                                </w:r>
                                <w:r w:rsidRPr="00D04BCA">
                                  <w:rPr>
                                    <w:color w:val="auto"/>
                                    <w:rPrChange w:id="119"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20" w:author="SemiA Petnathean" w:date="2020-09-14T05:28:00Z">
                                      <w:rPr>
                                        <w:i/>
                                        <w:iCs/>
                                      </w:rPr>
                                    </w:rPrChange>
                                  </w:rPr>
                                  <w:fldChar w:fldCharType="separate"/>
                                </w:r>
                                <w:r w:rsidRPr="00D04BCA">
                                  <w:rPr>
                                    <w:i w:val="0"/>
                                    <w:noProof/>
                                    <w:color w:val="auto"/>
                                    <w:rPrChange w:id="121" w:author="SemiA Petnathean" w:date="2020-09-14T05:28:00Z">
                                      <w:rPr>
                                        <w:i/>
                                        <w:iCs/>
                                        <w:noProof/>
                                      </w:rPr>
                                    </w:rPrChange>
                                  </w:rPr>
                                  <w:t>[27]</w:t>
                                </w:r>
                                <w:r w:rsidRPr="00D04BCA">
                                  <w:rPr>
                                    <w:color w:val="auto"/>
                                    <w:rPrChange w:id="122" w:author="SemiA Petnathean" w:date="2020-09-14T05:28:00Z">
                                      <w:rPr>
                                        <w:i/>
                                        <w:iCs/>
                                      </w:rPr>
                                    </w:rPrChange>
                                  </w:rPr>
                                  <w:fldChar w:fldCharType="end"/>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1.2pt;width:383.25pt;height:243.75pt;z-index:251660288;mso-width-relative:margin;mso-height-relative:margin" coordsize="46101,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46101;height:2599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qzpMLAAAAA2gAAAA8AAABkcnMvZG93bnJldi54bWxET81qg0AQvhf6DssUeqtrcyjBuooUE3Jo&#10;DjF9gKk7/lR3VtxtNG+fDRR6Gj6+30nz1YziQrPrLSt4jWIQxLXVPbcKvs67ly0I55E1jpZJwZUc&#10;5NnjQ4qJtguf6FL5VoQQdgkq6LyfEild3ZFBF9mJOHCNnQ36AOdW6hmXEG5GuYnjN2mw59DQ4UQf&#10;HdVD9WsUHPbLj2yK7Xd//qzsfji6sixrpZ6f1uIdhKfV/4v/3Acd5sP9lfuV2Q0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rOkwsAAAADaAAAADwAAAAAAAAAAAAAAAACfAgAA&#10;ZHJzL2Rvd25yZXYueG1sUEsFBgAAAAAEAAQA9wAAAIwDAAAAAA==&#10;">
                  <v:imagedata r:id="rId10" o:title="" croptop="2884f" cropbottom="2752f" cropleft="655f" cropright="2085f"/>
                  <v:path arrowok="t"/>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cpTsIA&#10;AADaAAAADwAAAGRycy9kb3ducmV2LnhtbESPzYvCMBTE74L/Q3iCF9HUHkSqUXb9AA/rwQ88P5q3&#10;bdnmpSTR1v/eLAgeh5n5DbNcd6YWD3K+sqxgOklAEOdWV1wouF724zkIH5A11pZJwZM8rFf93hIz&#10;bVs+0eMcChEh7DNUUIbQZFL6vCSDfmIb4uj9WmcwROkKqR22EW5qmSbJTBqsOC6U2NCmpPzvfDcK&#10;Zlt3b0+8GW2vux88NkV6+37elBoOuq8FiEBd+ITf7YNWkML/lXg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NylOwgAAANoAAAAPAAAAAAAAAAAAAAAAAJgCAABkcnMvZG93&#10;bnJldi54bWxQSwUGAAAAAAQABAD1AAAAhwMAAAAA&#10;" stroked="f">
                  <v:textbox inset="0,0,0,0">
                    <w:txbxContent>
                      <w:p w14:paraId="77C1E2D4" w14:textId="277C40CD" w:rsidR="00D04BCA" w:rsidRPr="00D04BCA" w:rsidRDefault="00D04BCA">
                        <w:pPr>
                          <w:pStyle w:val="Caption"/>
                          <w:rPr>
                            <w:szCs w:val="25"/>
                            <w:rPrChange w:id="123" w:author="SemiA Petnathean" w:date="2020-09-14T05:28:00Z">
                              <w:rPr>
                                <w:szCs w:val="25"/>
                              </w:rPr>
                            </w:rPrChange>
                          </w:rPr>
                          <w:pPrChange w:id="124" w:author="SemiA Petnathean" w:date="2020-09-14T05:28:00Z">
                            <w:pPr>
                              <w:jc w:val="both"/>
                            </w:pPr>
                          </w:pPrChange>
                        </w:pPr>
                        <w:bookmarkStart w:id="125" w:name="_Ref50953823"/>
                        <w:ins w:id="126" w:author="SemiA Petnathean" w:date="2020-09-14T05:28:00Z">
                          <w:r w:rsidRPr="00D04BCA">
                            <w:rPr>
                              <w:color w:val="auto"/>
                              <w:rPrChange w:id="127" w:author="SemiA Petnathean" w:date="2020-09-14T05:28:00Z">
                                <w:rPr>
                                  <w:i/>
                                  <w:iCs/>
                                </w:rPr>
                              </w:rPrChange>
                            </w:rPr>
                            <w:t xml:space="preserve">Figure </w:t>
                          </w:r>
                          <w:r w:rsidRPr="00D04BCA">
                            <w:rPr>
                              <w:color w:val="auto"/>
                              <w:rPrChange w:id="128" w:author="SemiA Petnathean" w:date="2020-09-14T05:28:00Z">
                                <w:rPr>
                                  <w:i/>
                                  <w:iCs/>
                                </w:rPr>
                              </w:rPrChange>
                            </w:rPr>
                            <w:fldChar w:fldCharType="begin"/>
                          </w:r>
                          <w:r w:rsidRPr="00D04BCA">
                            <w:rPr>
                              <w:color w:val="auto"/>
                              <w:rPrChange w:id="129" w:author="SemiA Petnathean" w:date="2020-09-14T05:28:00Z">
                                <w:rPr>
                                  <w:i/>
                                  <w:iCs/>
                                </w:rPr>
                              </w:rPrChange>
                            </w:rPr>
                            <w:instrText xml:space="preserve"> SEQ Figure \* ARABIC </w:instrText>
                          </w:r>
                        </w:ins>
                        <w:r w:rsidRPr="00D04BCA">
                          <w:rPr>
                            <w:color w:val="auto"/>
                            <w:rPrChange w:id="130" w:author="SemiA Petnathean" w:date="2020-09-14T05:28:00Z">
                              <w:rPr>
                                <w:i/>
                                <w:iCs/>
                              </w:rPr>
                            </w:rPrChange>
                          </w:rPr>
                          <w:fldChar w:fldCharType="separate"/>
                        </w:r>
                        <w:ins w:id="131" w:author="SemiA Petnathean" w:date="2020-09-14T05:28:00Z">
                          <w:r w:rsidRPr="00D04BCA">
                            <w:rPr>
                              <w:noProof/>
                              <w:color w:val="auto"/>
                              <w:rPrChange w:id="132" w:author="SemiA Petnathean" w:date="2020-09-14T05:28:00Z">
                                <w:rPr>
                                  <w:i/>
                                  <w:iCs/>
                                  <w:noProof/>
                                </w:rPr>
                              </w:rPrChange>
                            </w:rPr>
                            <w:t>1</w:t>
                          </w:r>
                          <w:r w:rsidRPr="00D04BCA">
                            <w:rPr>
                              <w:color w:val="auto"/>
                              <w:rPrChange w:id="133" w:author="SemiA Petnathean" w:date="2020-09-14T05:28:00Z">
                                <w:rPr>
                                  <w:i/>
                                  <w:iCs/>
                                </w:rPr>
                              </w:rPrChange>
                            </w:rPr>
                            <w:fldChar w:fldCharType="end"/>
                          </w:r>
                          <w:bookmarkEnd w:id="125"/>
                          <w:r w:rsidRPr="00D04BCA">
                            <w:rPr>
                              <w:color w:val="auto"/>
                              <w:rPrChange w:id="134" w:author="SemiA Petnathean" w:date="2020-09-14T05:28:00Z">
                                <w:rPr>
                                  <w:i/>
                                  <w:iCs/>
                                </w:rPr>
                              </w:rPrChange>
                            </w:rPr>
                            <w:t xml:space="preserve"> Cross-Enterprise Document Sharing – Set b </w:t>
                          </w:r>
                          <w:r w:rsidRPr="00D04BCA">
                            <w:rPr>
                              <w:color w:val="auto"/>
                              <w:rPrChange w:id="135" w:author="SemiA Petnathean" w:date="2020-09-14T05:28:00Z">
                                <w:rPr>
                                  <w:i/>
                                  <w:iCs/>
                                </w:rPr>
                              </w:rPrChange>
                            </w:rPr>
                            <w:fldChar w:fldCharType="begin" w:fldLock="1"/>
                          </w:r>
                          <w:r w:rsidRPr="00D04BCA">
                            <w:rPr>
                              <w:color w:val="auto"/>
                              <w:rPrChange w:id="136" w:author="SemiA Petnathean" w:date="2020-09-14T05:28:00Z">
                                <w:rPr>
                                  <w:i/>
                                  <w:iCs/>
                                </w:rPr>
                              </w:rPrChange>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Pr="00D04BCA">
                            <w:rPr>
                              <w:color w:val="auto"/>
                              <w:rPrChange w:id="137" w:author="SemiA Petnathean" w:date="2020-09-14T05:28:00Z">
                                <w:rPr>
                                  <w:i/>
                                  <w:iCs/>
                                </w:rPr>
                              </w:rPrChange>
                            </w:rPr>
                            <w:fldChar w:fldCharType="separate"/>
                          </w:r>
                          <w:r w:rsidRPr="00D04BCA">
                            <w:rPr>
                              <w:i w:val="0"/>
                              <w:noProof/>
                              <w:color w:val="auto"/>
                              <w:rPrChange w:id="138" w:author="SemiA Petnathean" w:date="2020-09-14T05:28:00Z">
                                <w:rPr>
                                  <w:i/>
                                  <w:iCs/>
                                  <w:noProof/>
                                </w:rPr>
                              </w:rPrChange>
                            </w:rPr>
                            <w:t>[27]</w:t>
                          </w:r>
                          <w:r w:rsidRPr="00D04BCA">
                            <w:rPr>
                              <w:color w:val="auto"/>
                              <w:rPrChange w:id="139" w:author="SemiA Petnathean" w:date="2020-09-14T05:28:00Z">
                                <w:rPr>
                                  <w:i/>
                                  <w:iCs/>
                                </w:rPr>
                              </w:rPrChange>
                            </w:rPr>
                            <w:fldChar w:fldCharType="end"/>
                          </w:r>
                        </w:ins>
                      </w:p>
                    </w:txbxContent>
                  </v:textbox>
                </v:shape>
                <w10:wrap type="topAndBottom"/>
              </v:group>
            </w:pict>
          </mc:Fallback>
        </mc:AlternateContent>
      </w:r>
      <w:r w:rsidR="005D329C">
        <w:rPr>
          <w:rFonts w:cstheme="minorBidi"/>
          <w:szCs w:val="25"/>
          <w:lang w:bidi="th-TH"/>
        </w:rPr>
        <w:t>“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 sure that all the systems within the network can communicate with each other in the same way. This allow document consumer and user in the network to share health document with each other and put it to use as needed efficiently.</w:t>
      </w:r>
      <w:ins w:id="140" w:author="PCep" w:date="2020-09-11T14:15:00Z">
        <w:r w:rsidR="0076086D">
          <w:t xml:space="preserve"> </w:t>
        </w:r>
      </w:ins>
    </w:p>
    <w:p w14:paraId="033F0D4D" w14:textId="2A9394BA" w:rsidR="00C975F5" w:rsidDel="00D04BCA" w:rsidRDefault="00595DD8">
      <w:pPr>
        <w:ind w:firstLine="284"/>
        <w:jc w:val="both"/>
        <w:rPr>
          <w:del w:id="141" w:author="SemiA Petnathean" w:date="2020-09-14T05:28:00Z"/>
        </w:rPr>
        <w:pPrChange w:id="142" w:author="SemiA Petnathean" w:date="2020-09-14T05:46:00Z">
          <w:pPr>
            <w:jc w:val="both"/>
          </w:pPr>
        </w:pPrChange>
      </w:pPr>
      <w:ins w:id="143" w:author="SemiA Petnathean" w:date="2020-09-14T04:57:00Z">
        <w:r>
          <w:rPr>
            <w:rFonts w:cstheme="minorBidi"/>
            <w:szCs w:val="25"/>
            <w:lang w:bidi="th-TH"/>
          </w:rPr>
          <w:t>In</w:t>
        </w:r>
      </w:ins>
      <w:ins w:id="144" w:author="SemiA Petnathean" w:date="2020-09-14T05:30:00Z">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ins>
      <w:r w:rsidR="0094388C">
        <w:rPr>
          <w:rFonts w:cstheme="minorBidi"/>
          <w:szCs w:val="25"/>
          <w:lang w:bidi="th-TH"/>
        </w:rPr>
      </w:r>
      <w:r w:rsidR="0094388C">
        <w:rPr>
          <w:rFonts w:cstheme="minorBidi"/>
          <w:szCs w:val="25"/>
          <w:lang w:bidi="th-TH"/>
        </w:rPr>
        <w:fldChar w:fldCharType="separate"/>
      </w:r>
      <w:ins w:id="145" w:author="SemiA Petnathean" w:date="2020-09-14T05:30:00Z">
        <w:r w:rsidR="0094388C" w:rsidRPr="00D04BCA">
          <w:t xml:space="preserve">Figure </w:t>
        </w:r>
        <w:r w:rsidR="0094388C" w:rsidRPr="00D04BCA">
          <w:rPr>
            <w:noProof/>
          </w:rPr>
          <w:t>1</w:t>
        </w:r>
        <w:r w:rsidR="0094388C">
          <w:rPr>
            <w:rFonts w:cstheme="minorBidi"/>
            <w:szCs w:val="25"/>
            <w:lang w:bidi="th-TH"/>
          </w:rPr>
          <w:fldChar w:fldCharType="end"/>
        </w:r>
      </w:ins>
      <w:ins w:id="146" w:author="SemiA Petnathean" w:date="2020-09-14T04:57:00Z">
        <w:r>
          <w:rPr>
            <w:rFonts w:cstheme="minorBidi"/>
            <w:szCs w:val="25"/>
            <w:lang w:bidi="th-TH"/>
          </w:rPr>
          <w:t xml:space="preserve">, </w:t>
        </w:r>
      </w:ins>
      <w:ins w:id="147" w:author="SemiA Petnathean" w:date="2020-09-14T05:02:00Z">
        <w:r>
          <w:rPr>
            <w:rFonts w:cstheme="minorBidi"/>
            <w:szCs w:val="25"/>
            <w:lang w:bidi="th-TH"/>
          </w:rPr>
          <w:t>each XDS “Actor” represent machine or software which take the role</w:t>
        </w:r>
      </w:ins>
      <w:ins w:id="148" w:author="SemiA Petnathean" w:date="2020-09-14T05:03:00Z">
        <w:r>
          <w:rPr>
            <w:rFonts w:cstheme="minorBidi"/>
            <w:szCs w:val="25"/>
            <w:lang w:bidi="th-TH"/>
          </w:rPr>
          <w:t xml:space="preserve"> in XDS.b Profile. </w:t>
        </w:r>
      </w:ins>
      <w:ins w:id="149" w:author="SemiA Petnathean" w:date="2020-09-14T05:02:00Z">
        <w:r>
          <w:rPr>
            <w:rFonts w:cstheme="minorBidi"/>
            <w:szCs w:val="25"/>
            <w:lang w:bidi="th-TH"/>
          </w:rPr>
          <w:t>H</w:t>
        </w:r>
      </w:ins>
      <w:ins w:id="150" w:author="SemiA Petnathean" w:date="2020-09-14T04:57:00Z">
        <w:r>
          <w:rPr>
            <w:rFonts w:cstheme="minorBidi"/>
            <w:szCs w:val="25"/>
            <w:lang w:bidi="th-TH"/>
          </w:rPr>
          <w:t>ealth document</w:t>
        </w:r>
      </w:ins>
      <w:ins w:id="151" w:author="SemiA Petnathean" w:date="2020-09-14T04:59:00Z">
        <w:r>
          <w:rPr>
            <w:rFonts w:cstheme="minorBidi"/>
            <w:szCs w:val="25"/>
            <w:lang w:bidi="th-TH"/>
          </w:rPr>
          <w:t xml:space="preserve"> and its META-data attributes</w:t>
        </w:r>
      </w:ins>
      <w:ins w:id="152" w:author="SemiA Petnathean" w:date="2020-09-14T04:57:00Z">
        <w:r>
          <w:rPr>
            <w:rFonts w:cstheme="minorBidi"/>
            <w:szCs w:val="25"/>
            <w:lang w:bidi="th-TH"/>
          </w:rPr>
          <w:t xml:space="preserve"> initially generated from Document Source Actor such as X-ray m</w:t>
        </w:r>
      </w:ins>
      <w:ins w:id="153" w:author="SemiA Petnathean" w:date="2020-09-14T04:58:00Z">
        <w:r>
          <w:rPr>
            <w:rFonts w:cstheme="minorBidi"/>
            <w:szCs w:val="25"/>
            <w:lang w:bidi="th-TH"/>
          </w:rPr>
          <w:t xml:space="preserve">achine, physician terminal, </w:t>
        </w:r>
      </w:ins>
      <w:ins w:id="154" w:author="SemiA Petnathean" w:date="2020-09-14T05:03:00Z">
        <w:r w:rsidR="00000576">
          <w:rPr>
            <w:rFonts w:cstheme="minorBidi"/>
            <w:szCs w:val="25"/>
            <w:lang w:bidi="th-TH"/>
          </w:rPr>
          <w:t>etc.</w:t>
        </w:r>
      </w:ins>
      <w:ins w:id="155" w:author="SemiA Petnathean" w:date="2020-09-14T04:58:00Z">
        <w:r>
          <w:rPr>
            <w:rFonts w:cstheme="minorBidi"/>
            <w:szCs w:val="25"/>
            <w:lang w:bidi="th-TH"/>
          </w:rPr>
          <w:t xml:space="preserve"> The generated document</w:t>
        </w:r>
      </w:ins>
      <w:ins w:id="156" w:author="SemiA Petnathean" w:date="2020-09-14T04:59:00Z">
        <w:r>
          <w:rPr>
            <w:rFonts w:cstheme="minorBidi"/>
            <w:szCs w:val="25"/>
            <w:lang w:bidi="th-TH"/>
          </w:rPr>
          <w:t xml:space="preserve"> and its META then </w:t>
        </w:r>
      </w:ins>
      <w:ins w:id="157" w:author="SemiA Petnathean" w:date="2020-09-14T05:01:00Z">
        <w:r>
          <w:rPr>
            <w:rFonts w:cstheme="minorBidi"/>
            <w:szCs w:val="25"/>
            <w:lang w:bidi="th-TH"/>
          </w:rPr>
          <w:t>store</w:t>
        </w:r>
      </w:ins>
      <w:ins w:id="158" w:author="SemiA Petnathean" w:date="2020-09-14T05:02:00Z">
        <w:r>
          <w:rPr>
            <w:rFonts w:cstheme="minorBidi"/>
            <w:szCs w:val="25"/>
            <w:lang w:bidi="th-TH"/>
          </w:rPr>
          <w:t xml:space="preserve"> in</w:t>
        </w:r>
      </w:ins>
      <w:ins w:id="159" w:author="SemiA Petnathean" w:date="2020-09-14T05:00:00Z">
        <w:r>
          <w:rPr>
            <w:rFonts w:cstheme="minorBidi"/>
            <w:szCs w:val="25"/>
            <w:lang w:bidi="th-TH"/>
          </w:rPr>
          <w:t xml:space="preserve"> Document Repository</w:t>
        </w:r>
      </w:ins>
      <w:ins w:id="160" w:author="SemiA Petnathean" w:date="2020-09-14T05:02:00Z">
        <w:r>
          <w:rPr>
            <w:rFonts w:cstheme="minorBidi"/>
            <w:szCs w:val="25"/>
            <w:lang w:bidi="th-TH"/>
          </w:rPr>
          <w:t xml:space="preserve"> Actor</w:t>
        </w:r>
      </w:ins>
      <w:ins w:id="161" w:author="SemiA Petnathean" w:date="2020-09-14T05:00:00Z">
        <w:r>
          <w:rPr>
            <w:rFonts w:cstheme="minorBidi"/>
            <w:szCs w:val="25"/>
            <w:lang w:bidi="th-TH"/>
          </w:rPr>
          <w:t xml:space="preserve"> via Provide &amp; Register Document Set-b [ITI-41] tra</w:t>
        </w:r>
      </w:ins>
      <w:ins w:id="162" w:author="SemiA Petnathean" w:date="2020-09-14T05:01:00Z">
        <w:r>
          <w:rPr>
            <w:rFonts w:cstheme="minorBidi"/>
            <w:szCs w:val="25"/>
            <w:lang w:bidi="th-TH"/>
          </w:rPr>
          <w:t>nsaction</w:t>
        </w:r>
      </w:ins>
      <w:ins w:id="163" w:author="SemiA Petnathean" w:date="2020-09-14T05:03:00Z">
        <w:r w:rsidR="00000576">
          <w:rPr>
            <w:rFonts w:cstheme="minorBidi"/>
            <w:szCs w:val="25"/>
            <w:lang w:bidi="th-TH"/>
          </w:rPr>
          <w:t xml:space="preserve">. </w:t>
        </w:r>
      </w:ins>
      <w:ins w:id="164" w:author="SemiA Petnathean" w:date="2020-09-14T05:04:00Z">
        <w:r w:rsidR="00000576">
          <w:rPr>
            <w:rFonts w:cstheme="minorBidi"/>
            <w:szCs w:val="25"/>
            <w:lang w:bidi="th-TH"/>
          </w:rPr>
          <w:t xml:space="preserve">The actor mostly referred to </w:t>
        </w:r>
      </w:ins>
      <w:ins w:id="165" w:author="SemiA Petnathean" w:date="2020-09-14T05:05:00Z">
        <w:r w:rsidR="00000576">
          <w:rPr>
            <w:rFonts w:cstheme="minorBidi"/>
            <w:szCs w:val="25"/>
            <w:lang w:bidi="th-TH"/>
          </w:rPr>
          <w:t xml:space="preserve">database or server which keep health document available and ready for usage in healthcare operation. </w:t>
        </w:r>
      </w:ins>
      <w:ins w:id="166" w:author="SemiA Petnathean" w:date="2020-09-14T05:06:00Z">
        <w:r w:rsidR="00000576">
          <w:rPr>
            <w:rFonts w:cstheme="minorBidi"/>
            <w:szCs w:val="25"/>
            <w:lang w:bidi="th-TH"/>
          </w:rPr>
          <w:t xml:space="preserve">After that, Document Repository Actor register META-data attributes of stored document </w:t>
        </w:r>
      </w:ins>
      <w:ins w:id="167" w:author="SemiA Petnathean" w:date="2020-09-14T05:07:00Z">
        <w:r w:rsidR="00000576">
          <w:rPr>
            <w:rFonts w:cstheme="minorBidi"/>
            <w:szCs w:val="25"/>
            <w:lang w:bidi="th-TH"/>
          </w:rPr>
          <w:t>to Document Registry Actor via Register Document Set-b [ITI-</w:t>
        </w:r>
      </w:ins>
      <w:ins w:id="168" w:author="SemiA Petnathean" w:date="2020-09-14T05:08:00Z">
        <w:r w:rsidR="00000576">
          <w:rPr>
            <w:rFonts w:cstheme="minorBidi"/>
            <w:szCs w:val="25"/>
            <w:lang w:bidi="th-TH"/>
          </w:rPr>
          <w:t>4</w:t>
        </w:r>
      </w:ins>
      <w:ins w:id="169" w:author="SemiA Petnathean" w:date="2020-09-14T05:19:00Z">
        <w:r w:rsidR="002C0AAF">
          <w:rPr>
            <w:rFonts w:cstheme="minorBidi"/>
            <w:szCs w:val="25"/>
            <w:lang w:bidi="th-TH"/>
          </w:rPr>
          <w:t>2</w:t>
        </w:r>
      </w:ins>
      <w:ins w:id="170" w:author="SemiA Petnathean" w:date="2020-09-14T05:08:00Z">
        <w:r w:rsidR="00000576">
          <w:rPr>
            <w:rFonts w:cstheme="minorBidi"/>
            <w:szCs w:val="25"/>
            <w:lang w:bidi="th-TH"/>
          </w:rPr>
          <w:t xml:space="preserve">] transaction. The META-data attributes will contain information essential for Document Consumer Actor to </w:t>
        </w:r>
      </w:ins>
      <w:ins w:id="171" w:author="SemiA Petnathean" w:date="2020-09-14T05:09:00Z">
        <w:r w:rsidR="00000576">
          <w:rPr>
            <w:rFonts w:cstheme="minorBidi"/>
            <w:szCs w:val="25"/>
            <w:lang w:bidi="th-TH"/>
          </w:rPr>
          <w:t xml:space="preserve">discover health document available within XDS Affinity Domain and </w:t>
        </w:r>
      </w:ins>
      <w:ins w:id="172" w:author="SemiA Petnathean" w:date="2020-09-14T05:12:00Z">
        <w:r w:rsidR="00000576">
          <w:rPr>
            <w:rFonts w:cstheme="minorBidi"/>
            <w:szCs w:val="25"/>
            <w:lang w:bidi="th-TH"/>
          </w:rPr>
          <w:t xml:space="preserve">enable interoperability between corresponding software. </w:t>
        </w:r>
        <w:r w:rsidR="00223ECB">
          <w:rPr>
            <w:rFonts w:cstheme="minorBidi"/>
            <w:szCs w:val="25"/>
            <w:lang w:bidi="th-TH"/>
          </w:rPr>
          <w:t>Document Consumer Actor will</w:t>
        </w:r>
      </w:ins>
      <w:ins w:id="173" w:author="SemiA Petnathean" w:date="2020-09-14T05:14:00Z">
        <w:r w:rsidR="00223ECB">
          <w:rPr>
            <w:rFonts w:cstheme="minorBidi"/>
            <w:szCs w:val="25"/>
            <w:lang w:bidi="th-TH"/>
          </w:rPr>
          <w:t xml:space="preserve"> </w:t>
        </w:r>
      </w:ins>
      <w:ins w:id="174" w:author="SemiA Petnathean" w:date="2020-09-14T05:13:00Z">
        <w:r w:rsidR="00223ECB">
          <w:rPr>
            <w:rFonts w:cstheme="minorBidi"/>
            <w:szCs w:val="25"/>
            <w:lang w:bidi="th-TH"/>
          </w:rPr>
          <w:t>query</w:t>
        </w:r>
      </w:ins>
      <w:ins w:id="175" w:author="SemiA Petnathean" w:date="2020-09-14T05:16:00Z">
        <w:r w:rsidR="00223ECB">
          <w:rPr>
            <w:rFonts w:cstheme="minorBidi"/>
            <w:szCs w:val="25"/>
            <w:lang w:bidi="th-TH"/>
          </w:rPr>
          <w:t xml:space="preserve"> </w:t>
        </w:r>
      </w:ins>
      <w:ins w:id="176" w:author="SemiA Petnathean" w:date="2020-09-14T05:13:00Z">
        <w:r w:rsidR="00223ECB">
          <w:rPr>
            <w:rFonts w:cstheme="minorBidi"/>
            <w:szCs w:val="25"/>
            <w:lang w:bidi="th-TH"/>
          </w:rPr>
          <w:t xml:space="preserve">for information of </w:t>
        </w:r>
      </w:ins>
      <w:ins w:id="177" w:author="SemiA Petnathean" w:date="2020-09-14T05:16:00Z">
        <w:r w:rsidR="00223ECB">
          <w:rPr>
            <w:rFonts w:cstheme="minorBidi"/>
            <w:szCs w:val="25"/>
            <w:lang w:bidi="th-TH"/>
          </w:rPr>
          <w:t>registered</w:t>
        </w:r>
      </w:ins>
      <w:ins w:id="178" w:author="SemiA Petnathean" w:date="2020-09-14T05:13:00Z">
        <w:r w:rsidR="00223ECB">
          <w:rPr>
            <w:rFonts w:cstheme="minorBidi"/>
            <w:szCs w:val="25"/>
            <w:lang w:bidi="th-TH"/>
          </w:rPr>
          <w:t xml:space="preserve"> document</w:t>
        </w:r>
      </w:ins>
      <w:ins w:id="179" w:author="SemiA Petnathean" w:date="2020-09-14T05:16:00Z">
        <w:r w:rsidR="00223ECB">
          <w:rPr>
            <w:rFonts w:cstheme="minorBidi"/>
            <w:szCs w:val="25"/>
            <w:lang w:bidi="th-TH"/>
          </w:rPr>
          <w:t xml:space="preserve"> in Document Registry Actor</w:t>
        </w:r>
      </w:ins>
      <w:ins w:id="180" w:author="SemiA Petnathean" w:date="2020-09-14T05:13:00Z">
        <w:r w:rsidR="00223ECB">
          <w:rPr>
            <w:rFonts w:cstheme="minorBidi"/>
            <w:szCs w:val="25"/>
            <w:lang w:bidi="th-TH"/>
          </w:rPr>
          <w:t xml:space="preserve"> </w:t>
        </w:r>
      </w:ins>
      <w:ins w:id="181" w:author="SemiA Petnathean" w:date="2020-09-14T05:14:00Z">
        <w:r w:rsidR="00223ECB">
          <w:rPr>
            <w:rFonts w:cstheme="minorBidi"/>
            <w:szCs w:val="25"/>
            <w:lang w:bidi="th-TH"/>
          </w:rPr>
          <w:t>via Regi</w:t>
        </w:r>
      </w:ins>
      <w:ins w:id="182" w:author="SemiA Petnathean" w:date="2020-09-14T05:15:00Z">
        <w:r w:rsidR="00223ECB">
          <w:rPr>
            <w:rFonts w:cstheme="minorBidi"/>
            <w:szCs w:val="25"/>
            <w:lang w:bidi="th-TH"/>
          </w:rPr>
          <w:t>stry Stored Query [ITI-18] transaction.</w:t>
        </w:r>
      </w:ins>
      <w:ins w:id="183" w:author="SemiA Petnathean" w:date="2020-09-14T05:17:00Z">
        <w:r w:rsidR="0057136C">
          <w:rPr>
            <w:rFonts w:cstheme="minorBidi"/>
            <w:szCs w:val="25"/>
            <w:lang w:bidi="th-TH"/>
          </w:rPr>
          <w:t xml:space="preserve"> Document Registry then return query result to Document Consumer Actor via transaction following ITI-18 format.</w:t>
        </w:r>
      </w:ins>
      <w:ins w:id="184" w:author="SemiA Petnathean" w:date="2020-09-14T05:18:00Z">
        <w:r w:rsidR="002C0AAF">
          <w:rPr>
            <w:rFonts w:cstheme="minorBidi"/>
            <w:szCs w:val="25"/>
            <w:lang w:bidi="th-TH"/>
          </w:rPr>
          <w:t xml:space="preserve"> Eventually, Document Consumer Actor use information provided by query result to retrieve </w:t>
        </w:r>
      </w:ins>
      <w:ins w:id="185" w:author="SemiA Petnathean" w:date="2020-09-14T05:19:00Z">
        <w:r w:rsidR="002C0AAF">
          <w:rPr>
            <w:rFonts w:cstheme="minorBidi"/>
            <w:szCs w:val="25"/>
            <w:lang w:bidi="th-TH"/>
          </w:rPr>
          <w:t xml:space="preserve">the document from its repository using Retrieve Document Set </w:t>
        </w:r>
      </w:ins>
      <w:ins w:id="186" w:author="SemiA Petnathean" w:date="2020-09-14T05:20:00Z">
        <w:r w:rsidR="002C0AAF">
          <w:rPr>
            <w:rFonts w:cstheme="minorBidi"/>
            <w:szCs w:val="25"/>
            <w:lang w:bidi="th-TH"/>
          </w:rPr>
          <w:t>[ITI-43]</w:t>
        </w:r>
      </w:ins>
      <w:ins w:id="187" w:author="SemiA Petnathean" w:date="2020-09-14T05:21:00Z">
        <w:r w:rsidR="00B220A8">
          <w:rPr>
            <w:rFonts w:cstheme="minorBidi"/>
            <w:szCs w:val="25"/>
            <w:lang w:bidi="th-TH"/>
          </w:rPr>
          <w:t xml:space="preserve"> transaction. It is expected that Document Repository Actor response</w:t>
        </w:r>
      </w:ins>
      <w:ins w:id="188" w:author="SemiA Petnathean" w:date="2020-09-14T05:23:00Z">
        <w:r w:rsidR="00360548">
          <w:rPr>
            <w:rFonts w:cstheme="minorBidi"/>
            <w:szCs w:val="25"/>
            <w:lang w:bidi="th-TH"/>
          </w:rPr>
          <w:t xml:space="preserve"> to the request</w:t>
        </w:r>
      </w:ins>
      <w:ins w:id="189" w:author="SemiA Petnathean" w:date="2020-09-14T05:21:00Z">
        <w:r w:rsidR="00B220A8">
          <w:rPr>
            <w:rFonts w:cstheme="minorBidi"/>
            <w:szCs w:val="25"/>
            <w:lang w:bidi="th-TH"/>
          </w:rPr>
          <w:t xml:space="preserve"> by sending </w:t>
        </w:r>
      </w:ins>
      <w:ins w:id="190" w:author="SemiA Petnathean" w:date="2020-09-14T05:22:00Z">
        <w:r w:rsidR="00B220A8">
          <w:rPr>
            <w:rFonts w:cstheme="minorBidi"/>
            <w:szCs w:val="25"/>
            <w:lang w:bidi="th-TH"/>
          </w:rPr>
          <w:t xml:space="preserve">copy of the document back to </w:t>
        </w:r>
      </w:ins>
      <w:ins w:id="191" w:author="SemiA Petnathean" w:date="2020-09-14T05:23:00Z">
        <w:r w:rsidR="00695A3B">
          <w:rPr>
            <w:rFonts w:cstheme="minorBidi"/>
            <w:szCs w:val="25"/>
            <w:lang w:bidi="th-TH"/>
          </w:rPr>
          <w:t>the</w:t>
        </w:r>
      </w:ins>
      <w:ins w:id="192" w:author="SemiA Petnathean" w:date="2020-09-14T05:22:00Z">
        <w:r w:rsidR="00B220A8">
          <w:rPr>
            <w:rFonts w:cstheme="minorBidi"/>
            <w:szCs w:val="25"/>
            <w:lang w:bidi="th-TH"/>
          </w:rPr>
          <w:t xml:space="preserve"> Document Consumer Actor.</w:t>
        </w:r>
      </w:ins>
      <w:ins w:id="193" w:author="SemiA Petnathean" w:date="2020-09-14T05:23:00Z">
        <w:r w:rsidR="00D04BCA">
          <w:rPr>
            <w:rFonts w:cstheme="minorBidi"/>
            <w:szCs w:val="25"/>
            <w:lang w:bidi="th-TH"/>
          </w:rPr>
          <w:t xml:space="preserve"> For On-Demand Docu</w:t>
        </w:r>
      </w:ins>
      <w:ins w:id="194" w:author="SemiA Petnathean" w:date="2020-09-14T05:24:00Z">
        <w:r w:rsidR="00D04BCA">
          <w:rPr>
            <w:rFonts w:cstheme="minorBidi"/>
            <w:szCs w:val="25"/>
            <w:lang w:bidi="th-TH"/>
          </w:rPr>
          <w:t>ment Source, it is equivalent to Document Repository Actor as both</w:t>
        </w:r>
      </w:ins>
      <w:ins w:id="195" w:author="SemiA Petnathean" w:date="2020-09-14T05:25:00Z">
        <w:r w:rsidR="00D04BCA">
          <w:rPr>
            <w:rFonts w:cstheme="minorBidi"/>
            <w:szCs w:val="25"/>
            <w:lang w:bidi="th-TH"/>
          </w:rPr>
          <w:t xml:space="preserve"> are where Document Consumer retrieve </w:t>
        </w:r>
      </w:ins>
      <w:ins w:id="196" w:author="SemiA Petnathean" w:date="2020-09-14T05:26:00Z">
        <w:r w:rsidR="00D04BCA">
          <w:rPr>
            <w:rFonts w:cstheme="minorBidi"/>
            <w:szCs w:val="25"/>
            <w:lang w:bidi="th-TH"/>
          </w:rPr>
          <w:t>those documents</w:t>
        </w:r>
      </w:ins>
      <w:ins w:id="197" w:author="SemiA Petnathean" w:date="2020-09-14T05:25:00Z">
        <w:r w:rsidR="00D04BCA">
          <w:rPr>
            <w:rFonts w:cstheme="minorBidi"/>
            <w:szCs w:val="25"/>
            <w:lang w:bidi="th-TH"/>
          </w:rPr>
          <w:t xml:space="preserve"> they seek</w:t>
        </w:r>
      </w:ins>
      <w:ins w:id="198" w:author="SemiA Petnathean" w:date="2020-09-14T05:26:00Z">
        <w:r w:rsidR="00D04BCA">
          <w:rPr>
            <w:rFonts w:cstheme="minorBidi"/>
            <w:szCs w:val="25"/>
            <w:lang w:bidi="th-TH"/>
          </w:rPr>
          <w:t>. The only</w:t>
        </w:r>
      </w:ins>
      <w:ins w:id="199" w:author="SemiA Petnathean" w:date="2020-09-14T05:15:00Z">
        <w:r w:rsidR="00223ECB">
          <w:rPr>
            <w:rFonts w:cstheme="minorBidi"/>
            <w:szCs w:val="25"/>
            <w:lang w:bidi="th-TH"/>
          </w:rPr>
          <w:t xml:space="preserve"> </w:t>
        </w:r>
      </w:ins>
      <w:ins w:id="200" w:author="SemiA Petnathean" w:date="2020-09-14T05:26:00Z">
        <w:r w:rsidR="00D04BCA">
          <w:rPr>
            <w:rFonts w:cstheme="minorBidi"/>
            <w:szCs w:val="25"/>
            <w:lang w:bidi="th-TH"/>
          </w:rPr>
          <w:t>different is that On-Demand Document Source</w:t>
        </w:r>
      </w:ins>
      <w:ins w:id="201" w:author="SemiA Petnathean" w:date="2020-09-14T05:30:00Z">
        <w:r w:rsidR="00294530">
          <w:rPr>
            <w:rFonts w:cstheme="minorBidi"/>
            <w:szCs w:val="25"/>
            <w:lang w:bidi="th-TH"/>
          </w:rPr>
          <w:t xml:space="preserve"> act as repository which will</w:t>
        </w:r>
      </w:ins>
      <w:ins w:id="202" w:author="SemiA Petnathean" w:date="2020-09-14T05:31:00Z">
        <w:r w:rsidR="00294530">
          <w:rPr>
            <w:rFonts w:cstheme="minorBidi"/>
            <w:szCs w:val="25"/>
            <w:lang w:bidi="th-TH"/>
          </w:rPr>
          <w:t xml:space="preserve"> immediately</w:t>
        </w:r>
      </w:ins>
      <w:ins w:id="203" w:author="SemiA Petnathean" w:date="2020-09-14T05:30:00Z">
        <w:r w:rsidR="00294530">
          <w:rPr>
            <w:rFonts w:cstheme="minorBidi"/>
            <w:szCs w:val="25"/>
            <w:lang w:bidi="th-TH"/>
          </w:rPr>
          <w:t xml:space="preserve"> </w:t>
        </w:r>
      </w:ins>
      <w:ins w:id="204" w:author="SemiA Petnathean" w:date="2020-09-14T05:31:00Z">
        <w:r w:rsidR="00294530">
          <w:rPr>
            <w:rFonts w:cstheme="minorBidi"/>
            <w:szCs w:val="25"/>
            <w:lang w:bidi="th-TH"/>
          </w:rPr>
          <w:t>generate health document at the time of request</w:t>
        </w:r>
      </w:ins>
      <w:ins w:id="205" w:author="SemiA Petnathean" w:date="2020-09-14T05:32:00Z">
        <w:r w:rsidR="00294530">
          <w:rPr>
            <w:rFonts w:cstheme="minorBidi"/>
            <w:szCs w:val="25"/>
            <w:lang w:bidi="th-TH"/>
          </w:rPr>
          <w:t xml:space="preserve"> as the document only represent its subject</w:t>
        </w:r>
      </w:ins>
      <w:ins w:id="206" w:author="SemiA Petnathean" w:date="2020-09-14T05:33:00Z">
        <w:r w:rsidR="00294530">
          <w:rPr>
            <w:rFonts w:cstheme="minorBidi"/>
            <w:szCs w:val="25"/>
            <w:lang w:bidi="th-TH"/>
          </w:rPr>
          <w:t xml:space="preserve"> at the time</w:t>
        </w:r>
      </w:ins>
      <w:ins w:id="207" w:author="SemiA Petnathean" w:date="2020-09-14T05:36:00Z">
        <w:r w:rsidR="008F1A27">
          <w:rPr>
            <w:rFonts w:cstheme="minorBidi"/>
            <w:szCs w:val="25"/>
            <w:lang w:bidi="th-TH"/>
          </w:rPr>
          <w:t>,</w:t>
        </w:r>
      </w:ins>
      <w:ins w:id="208" w:author="SemiA Petnathean" w:date="2020-09-14T05:33:00Z">
        <w:r w:rsidR="006C001D">
          <w:rPr>
            <w:rFonts w:cstheme="minorBidi"/>
            <w:szCs w:val="25"/>
            <w:lang w:bidi="th-TH"/>
          </w:rPr>
          <w:t xml:space="preserve"> while document</w:t>
        </w:r>
      </w:ins>
      <w:ins w:id="209" w:author="SemiA Petnathean" w:date="2020-09-14T05:34:00Z">
        <w:r w:rsidR="006C001D">
          <w:rPr>
            <w:rFonts w:cstheme="minorBidi"/>
            <w:szCs w:val="25"/>
            <w:lang w:bidi="th-TH"/>
          </w:rPr>
          <w:t xml:space="preserve"> stored within Document Repository represent event in health operation that already e</w:t>
        </w:r>
      </w:ins>
      <w:ins w:id="210" w:author="SemiA Petnathean" w:date="2020-09-14T05:35:00Z">
        <w:r w:rsidR="006C001D">
          <w:rPr>
            <w:rFonts w:cstheme="minorBidi"/>
            <w:szCs w:val="25"/>
            <w:lang w:bidi="th-TH"/>
          </w:rPr>
          <w:t>nded</w:t>
        </w:r>
      </w:ins>
      <w:ins w:id="211" w:author="SemiA Petnathean" w:date="2020-09-14T05:33:00Z">
        <w:r w:rsidR="00294530">
          <w:rPr>
            <w:rFonts w:cstheme="minorBidi"/>
            <w:szCs w:val="25"/>
            <w:lang w:bidi="th-TH"/>
          </w:rPr>
          <w:t>.</w:t>
        </w:r>
      </w:ins>
      <w:ins w:id="212" w:author="SemiA Petnathean" w:date="2020-09-14T05:37:00Z">
        <w:r w:rsidR="00D11B6E">
          <w:rPr>
            <w:rFonts w:cstheme="minorBidi"/>
            <w:szCs w:val="25"/>
            <w:lang w:bidi="th-TH"/>
          </w:rPr>
          <w:t xml:space="preserve"> For Patient Identity Source Actor, </w:t>
        </w:r>
      </w:ins>
      <w:ins w:id="213" w:author="SemiA Petnathean" w:date="2020-09-14T05:38:00Z">
        <w:r w:rsidR="00D11B6E">
          <w:rPr>
            <w:rFonts w:cstheme="minorBidi"/>
            <w:szCs w:val="25"/>
            <w:lang w:bidi="th-TH"/>
          </w:rPr>
          <w:t>the actor</w:t>
        </w:r>
      </w:ins>
      <w:ins w:id="214" w:author="SemiA Petnathean" w:date="2020-09-14T05:37:00Z">
        <w:r w:rsidR="00D11B6E">
          <w:rPr>
            <w:rFonts w:cstheme="minorBidi"/>
            <w:szCs w:val="25"/>
            <w:lang w:bidi="th-TH"/>
          </w:rPr>
          <w:t xml:space="preserve"> acts as assistant </w:t>
        </w:r>
      </w:ins>
      <w:ins w:id="215" w:author="SemiA Petnathean" w:date="2020-09-14T05:38:00Z">
        <w:r w:rsidR="00D11B6E">
          <w:rPr>
            <w:rFonts w:cstheme="minorBidi"/>
            <w:szCs w:val="25"/>
            <w:lang w:bidi="th-TH"/>
          </w:rPr>
          <w:t>for</w:t>
        </w:r>
      </w:ins>
      <w:ins w:id="216" w:author="SemiA Petnathean" w:date="2020-09-14T05:37:00Z">
        <w:r w:rsidR="00D11B6E">
          <w:rPr>
            <w:rFonts w:cstheme="minorBidi"/>
            <w:szCs w:val="25"/>
            <w:lang w:bidi="th-TH"/>
          </w:rPr>
          <w:t xml:space="preserve"> XDS Affinity</w:t>
        </w:r>
      </w:ins>
      <w:ins w:id="217" w:author="SemiA Petnathean" w:date="2020-09-14T05:38:00Z">
        <w:r w:rsidR="00D11B6E">
          <w:rPr>
            <w:rFonts w:cstheme="minorBidi"/>
            <w:szCs w:val="25"/>
            <w:lang w:bidi="th-TH"/>
          </w:rPr>
          <w:t xml:space="preserve"> Domain </w:t>
        </w:r>
      </w:ins>
      <w:ins w:id="218" w:author="SemiA Petnathean" w:date="2020-09-14T05:39:00Z">
        <w:r w:rsidR="00D11B6E">
          <w:rPr>
            <w:rFonts w:cstheme="minorBidi"/>
            <w:szCs w:val="25"/>
            <w:lang w:bidi="th-TH"/>
          </w:rPr>
          <w:t>to ide</w:t>
        </w:r>
      </w:ins>
      <w:ins w:id="219" w:author="SemiA Petnathean" w:date="2020-09-14T05:40:00Z">
        <w:r w:rsidR="00D11B6E">
          <w:rPr>
            <w:rFonts w:cstheme="minorBidi"/>
            <w:szCs w:val="25"/>
            <w:lang w:bidi="th-TH"/>
          </w:rPr>
          <w:t>ntify</w:t>
        </w:r>
      </w:ins>
      <w:ins w:id="220" w:author="SemiA Petnathean" w:date="2020-09-14T05:38:00Z">
        <w:r w:rsidR="00D11B6E">
          <w:rPr>
            <w:rFonts w:cstheme="minorBidi"/>
            <w:szCs w:val="25"/>
            <w:lang w:bidi="th-TH"/>
          </w:rPr>
          <w:t xml:space="preserve"> </w:t>
        </w:r>
      </w:ins>
      <w:ins w:id="221" w:author="SemiA Petnathean" w:date="2020-09-14T05:40:00Z">
        <w:r w:rsidR="00D11B6E">
          <w:rPr>
            <w:rFonts w:cstheme="minorBidi"/>
            <w:szCs w:val="25"/>
            <w:lang w:bidi="th-TH"/>
          </w:rPr>
          <w:t>identity</w:t>
        </w:r>
      </w:ins>
      <w:ins w:id="222" w:author="SemiA Petnathean" w:date="2020-09-14T05:38:00Z">
        <w:r w:rsidR="00D11B6E">
          <w:rPr>
            <w:rFonts w:cstheme="minorBidi"/>
            <w:szCs w:val="25"/>
            <w:lang w:bidi="th-TH"/>
          </w:rPr>
          <w:t xml:space="preserve"> of the same patient</w:t>
        </w:r>
      </w:ins>
      <w:ins w:id="223" w:author="SemiA Petnathean" w:date="2020-09-14T05:40:00Z">
        <w:r w:rsidR="001878BC">
          <w:rPr>
            <w:rFonts w:cstheme="minorBidi"/>
            <w:szCs w:val="25"/>
            <w:lang w:bidi="th-TH"/>
          </w:rPr>
          <w:t xml:space="preserve"> within the domain whose</w:t>
        </w:r>
      </w:ins>
      <w:ins w:id="224" w:author="SemiA Petnathean" w:date="2020-09-14T05:38:00Z">
        <w:r w:rsidR="00D11B6E">
          <w:rPr>
            <w:rFonts w:cstheme="minorBidi"/>
            <w:szCs w:val="25"/>
            <w:lang w:bidi="th-TH"/>
          </w:rPr>
          <w:t xml:space="preserve"> </w:t>
        </w:r>
      </w:ins>
      <w:ins w:id="225" w:author="SemiA Petnathean" w:date="2020-09-14T05:39:00Z">
        <w:r w:rsidR="00D11B6E">
          <w:rPr>
            <w:rFonts w:cstheme="minorBidi"/>
            <w:szCs w:val="25"/>
            <w:lang w:bidi="th-TH"/>
          </w:rPr>
          <w:t>can be represent differently in each enterprise.</w:t>
        </w:r>
      </w:ins>
      <w:ins w:id="226" w:author="SemiA Petnathean" w:date="2020-09-14T05:40:00Z">
        <w:r w:rsidR="002E7F0D">
          <w:rPr>
            <w:rFonts w:cstheme="minorBidi"/>
            <w:szCs w:val="25"/>
            <w:lang w:bidi="th-TH"/>
          </w:rPr>
          <w:t xml:space="preserve"> This a</w:t>
        </w:r>
      </w:ins>
      <w:ins w:id="227" w:author="SemiA Petnathean" w:date="2020-09-14T05:41:00Z">
        <w:r w:rsidR="002E7F0D">
          <w:rPr>
            <w:rFonts w:cstheme="minorBidi"/>
            <w:szCs w:val="25"/>
            <w:lang w:bidi="th-TH"/>
          </w:rPr>
          <w:t>ctor may not be necessary if XDS Affinity Domain already have policy or agreement which regulate that all enterprise in the domain</w:t>
        </w:r>
      </w:ins>
      <w:ins w:id="228" w:author="SemiA Petnathean" w:date="2020-09-14T05:42:00Z">
        <w:r w:rsidR="002E7F0D">
          <w:rPr>
            <w:rFonts w:cstheme="minorBidi"/>
            <w:szCs w:val="25"/>
            <w:lang w:bidi="th-TH"/>
          </w:rPr>
          <w:t xml:space="preserve"> must use the same identification to identify the same patient.</w:t>
        </w:r>
      </w:ins>
      <w:ins w:id="229" w:author="SemiA Petnathean" w:date="2020-09-14T05:43:00Z">
        <w:r w:rsidR="00292F74">
          <w:rPr>
            <w:rFonts w:cstheme="minorBidi"/>
            <w:szCs w:val="25"/>
            <w:lang w:bidi="th-TH"/>
          </w:rPr>
          <w:t xml:space="preserve"> With these XDS Actor and transaction</w:t>
        </w:r>
      </w:ins>
      <w:ins w:id="230" w:author="SemiA Petnathean" w:date="2020-09-14T05:44:00Z">
        <w:r w:rsidR="00292F74">
          <w:rPr>
            <w:rFonts w:cstheme="minorBidi"/>
            <w:szCs w:val="25"/>
            <w:lang w:bidi="th-TH"/>
          </w:rPr>
          <w:t xml:space="preserve"> </w:t>
        </w:r>
      </w:ins>
      <w:ins w:id="231" w:author="SemiA Petnathean" w:date="2020-09-14T05:43:00Z">
        <w:r w:rsidR="00292F74">
          <w:rPr>
            <w:rFonts w:cstheme="minorBidi"/>
            <w:szCs w:val="25"/>
            <w:lang w:bidi="th-TH"/>
          </w:rPr>
          <w:t xml:space="preserve">deployed, </w:t>
        </w:r>
      </w:ins>
      <w:ins w:id="232" w:author="SemiA Petnathean" w:date="2020-09-14T05:44:00Z">
        <w:r w:rsidR="00292F74">
          <w:rPr>
            <w:rFonts w:cstheme="minorBidi"/>
            <w:szCs w:val="25"/>
            <w:lang w:bidi="th-TH"/>
          </w:rPr>
          <w:t>it ensures that all enterprise within XDS Affinity Domain can achieve health document sharing with each other</w:t>
        </w:r>
      </w:ins>
      <w:ins w:id="233" w:author="SemiA Petnathean" w:date="2020-09-14T05:45:00Z">
        <w:r w:rsidR="00292F74">
          <w:rPr>
            <w:rFonts w:cstheme="minorBidi"/>
            <w:szCs w:val="25"/>
            <w:lang w:bidi="th-TH"/>
          </w:rPr>
          <w:t>.</w:t>
        </w:r>
      </w:ins>
      <w:ins w:id="234" w:author="PCep" w:date="2020-09-11T14:15:00Z">
        <w:del w:id="235" w:author="SemiA Petnathean" w:date="2020-09-14T04:56:00Z">
          <w:r w:rsidR="0076086D" w:rsidRPr="00FF589E" w:rsidDel="00595DD8">
            <w:rPr>
              <w:rFonts w:cstheme="minorBidi"/>
              <w:color w:val="FF0000"/>
              <w:szCs w:val="25"/>
              <w:lang w:bidi="th-TH"/>
            </w:rPr>
            <w:delText>(</w:delText>
          </w:r>
          <w:r w:rsidR="0076086D" w:rsidRPr="00FF589E" w:rsidDel="00595DD8">
            <w:rPr>
              <w:rFonts w:cstheme="minorBidi" w:hint="cs"/>
              <w:color w:val="FF0000"/>
              <w:szCs w:val="25"/>
              <w:cs/>
              <w:lang w:bidi="th-TH"/>
            </w:rPr>
            <w:delText xml:space="preserve">ยังไม่มีการอธิบาย </w:delText>
          </w:r>
          <w:r w:rsidR="0076086D" w:rsidRPr="00FF589E" w:rsidDel="00595DD8">
            <w:rPr>
              <w:rFonts w:cstheme="minorBidi"/>
              <w:color w:val="FF0000"/>
              <w:szCs w:val="25"/>
              <w:lang w:bidi="th-TH"/>
            </w:rPr>
            <w:delText>Figure</w:delText>
          </w:r>
          <w:r w:rsidR="0076086D" w:rsidRPr="00FF589E" w:rsidDel="00595DD8">
            <w:rPr>
              <w:rFonts w:cstheme="minorBidi" w:hint="cs"/>
              <w:color w:val="FF0000"/>
              <w:szCs w:val="25"/>
              <w:cs/>
              <w:lang w:bidi="th-TH"/>
            </w:rPr>
            <w:delText xml:space="preserve"> ว่าคืออะไร</w:delText>
          </w:r>
          <w:r w:rsidR="0076086D" w:rsidRPr="00FF589E" w:rsidDel="00595DD8">
            <w:rPr>
              <w:rFonts w:cstheme="minorBidi"/>
              <w:color w:val="FF0000"/>
              <w:szCs w:val="25"/>
              <w:lang w:bidi="th-TH"/>
            </w:rPr>
            <w:delText>)</w:delText>
          </w:r>
        </w:del>
      </w:ins>
    </w:p>
    <w:p w14:paraId="30B3FA0D" w14:textId="77777777" w:rsidR="00E238BB" w:rsidRPr="00341727" w:rsidDel="00D04BCA" w:rsidRDefault="00E238BB">
      <w:pPr>
        <w:ind w:firstLine="284"/>
        <w:jc w:val="both"/>
        <w:rPr>
          <w:del w:id="236" w:author="SemiA Petnathean" w:date="2020-09-14T05:28:00Z"/>
          <w:rFonts w:cstheme="minorBidi"/>
          <w:szCs w:val="25"/>
          <w:lang w:bidi="th-TH"/>
        </w:rPr>
        <w:pPrChange w:id="237" w:author="SemiA Petnathean" w:date="2020-09-14T05:46:00Z">
          <w:pPr>
            <w:jc w:val="both"/>
          </w:pPr>
        </w:pPrChange>
      </w:pPr>
    </w:p>
    <w:p w14:paraId="037C1873" w14:textId="28F3BDF9" w:rsidR="00E238BB" w:rsidRDefault="00E238BB">
      <w:pPr>
        <w:ind w:firstLine="284"/>
        <w:jc w:val="both"/>
        <w:pPrChange w:id="238" w:author="SemiA Petnathean" w:date="2020-09-14T05:46:00Z">
          <w:pPr>
            <w:pStyle w:val="BodyText"/>
            <w:keepNext/>
            <w:ind w:firstLine="0"/>
            <w:jc w:val="center"/>
          </w:pPr>
        </w:pPrChange>
      </w:pPr>
    </w:p>
    <w:p w14:paraId="069F7B94" w14:textId="3A41C28C" w:rsidR="00C975F5" w:rsidRPr="00AC43BC" w:rsidDel="00D04BCA" w:rsidRDefault="00E238BB" w:rsidP="00E238BB">
      <w:pPr>
        <w:pStyle w:val="Caption"/>
        <w:rPr>
          <w:del w:id="239" w:author="SemiA Petnathean" w:date="2020-09-14T05:28:00Z"/>
          <w:color w:val="auto"/>
        </w:rPr>
      </w:pPr>
      <w:bookmarkStart w:id="240" w:name="_Ref50397485"/>
      <w:del w:id="241" w:author="SemiA Petnathean" w:date="2020-09-14T05:28:00Z">
        <w:r w:rsidRPr="00AC43BC" w:rsidDel="00D04BCA">
          <w:rPr>
            <w:color w:val="auto"/>
          </w:rPr>
          <w:delText xml:space="preserve">Figure </w:delText>
        </w:r>
        <w:r w:rsidRPr="00AC43BC" w:rsidDel="00D04BCA">
          <w:rPr>
            <w:i w:val="0"/>
            <w:iCs w:val="0"/>
          </w:rPr>
          <w:fldChar w:fldCharType="begin"/>
        </w:r>
        <w:r w:rsidRPr="00AC43BC" w:rsidDel="00D04BCA">
          <w:rPr>
            <w:color w:val="auto"/>
          </w:rPr>
          <w:delInstrText xml:space="preserve"> SEQ Figure \* ARABIC </w:delInstrText>
        </w:r>
        <w:r w:rsidRPr="00AC43BC" w:rsidDel="00D04BCA">
          <w:rPr>
            <w:i w:val="0"/>
            <w:iCs w:val="0"/>
          </w:rPr>
          <w:fldChar w:fldCharType="separate"/>
        </w:r>
        <w:r w:rsidR="00EB4202" w:rsidDel="00D04BCA">
          <w:rPr>
            <w:noProof/>
            <w:color w:val="auto"/>
          </w:rPr>
          <w:delText>1</w:delText>
        </w:r>
        <w:r w:rsidRPr="00AC43BC" w:rsidDel="00D04BCA">
          <w:rPr>
            <w:i w:val="0"/>
            <w:iCs w:val="0"/>
          </w:rPr>
          <w:fldChar w:fldCharType="end"/>
        </w:r>
        <w:bookmarkEnd w:id="240"/>
        <w:r w:rsidRPr="00AC43BC" w:rsidDel="00D04BCA">
          <w:rPr>
            <w:color w:val="auto"/>
          </w:rPr>
          <w:delText xml:space="preserve"> Cross-Enterprise Document Sharing – b (XDS.b)</w:delText>
        </w:r>
        <w:r w:rsidR="00042AB2" w:rsidDel="00D04BCA">
          <w:rPr>
            <w:color w:val="auto"/>
          </w:rPr>
          <w:delText xml:space="preserve"> </w:delText>
        </w:r>
        <w:r w:rsidR="00042AB2" w:rsidDel="00D04BCA">
          <w:rPr>
            <w:i w:val="0"/>
            <w:iCs w:val="0"/>
          </w:rPr>
          <w:fldChar w:fldCharType="begin" w:fldLock="1"/>
        </w:r>
        <w:r w:rsidR="00042AB2" w:rsidDel="00D04BCA">
          <w:rPr>
            <w:color w:val="auto"/>
          </w:rPr>
          <w:del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delInstrText>
        </w:r>
        <w:r w:rsidR="00042AB2" w:rsidDel="00D04BCA">
          <w:rPr>
            <w:i w:val="0"/>
            <w:iCs w:val="0"/>
          </w:rPr>
          <w:fldChar w:fldCharType="separate"/>
        </w:r>
        <w:r w:rsidR="00042AB2" w:rsidRPr="00042AB2" w:rsidDel="00D04BCA">
          <w:rPr>
            <w:i w:val="0"/>
            <w:noProof/>
            <w:color w:val="auto"/>
          </w:rPr>
          <w:delText>[27]</w:delText>
        </w:r>
        <w:r w:rsidR="00042AB2" w:rsidDel="00D04BCA">
          <w:rPr>
            <w:i w:val="0"/>
            <w:iCs w:val="0"/>
          </w:rPr>
          <w:fldChar w:fldCharType="end"/>
        </w:r>
      </w:del>
    </w:p>
    <w:p w14:paraId="7CFB451E" w14:textId="3544E724" w:rsidR="00C54F4D" w:rsidRPr="005B520E" w:rsidRDefault="00C54F4D" w:rsidP="00C54F4D">
      <w:pPr>
        <w:pStyle w:val="Heading2"/>
        <w:jc w:val="both"/>
      </w:pPr>
      <w:r>
        <w:t>Blockchain Technology</w:t>
      </w:r>
      <w:ins w:id="242" w:author="SemiA Petnathean" w:date="2020-09-13T17:20:00Z">
        <w:del w:id="243" w:author="News24-02" w:date="2020-09-26T20:12:00Z">
          <w:r w:rsidR="001B7AC4" w:rsidDel="00CA4CB8">
            <w:delText xml:space="preserve"> </w:delText>
          </w:r>
          <w:r w:rsidR="001B7AC4" w:rsidRPr="009B61D8" w:rsidDel="00CA4CB8">
            <w:rPr>
              <w:rFonts w:cstheme="minorBidi" w:hint="cs"/>
              <w:color w:val="FF0000"/>
              <w:szCs w:val="25"/>
              <w:cs/>
              <w:lang w:bidi="th-TH"/>
            </w:rPr>
            <w:delText xml:space="preserve">ยังไม่มี </w:delText>
          </w:r>
          <w:r w:rsidR="001B7AC4" w:rsidRPr="009B61D8" w:rsidDel="00CA4CB8">
            <w:rPr>
              <w:rFonts w:cstheme="minorBidi"/>
              <w:color w:val="FF0000"/>
              <w:szCs w:val="25"/>
              <w:lang w:bidi="th-TH"/>
            </w:rPr>
            <w:delText>Ref.</w:delText>
          </w:r>
          <w:r w:rsidR="001B7AC4" w:rsidDel="00CA4CB8">
            <w:rPr>
              <w:rFonts w:cstheme="minorBidi" w:hint="cs"/>
              <w:color w:val="FF0000"/>
              <w:szCs w:val="25"/>
              <w:cs/>
              <w:lang w:bidi="th-TH"/>
            </w:rPr>
            <w:delText xml:space="preserve"> กับหาจุดขึ้นพารากราฟใหม่ ยาวเกิน แล้วมีรูปด้วยก็ดี ช่วยคนอ่านนึกภาพเปรียบเทียบหน่อย </w:delText>
          </w:r>
          <w:r w:rsidR="001B7AC4" w:rsidDel="00CA4CB8">
            <w:rPr>
              <w:rFonts w:cstheme="minorBidi"/>
              <w:color w:val="FF0000"/>
              <w:szCs w:val="25"/>
              <w:lang w:bidi="th-TH"/>
            </w:rPr>
            <w:delText>(</w:delText>
          </w:r>
          <w:r w:rsidR="001B7AC4" w:rsidDel="00CA4CB8">
            <w:rPr>
              <w:rFonts w:cstheme="minorBidi" w:hint="cs"/>
              <w:color w:val="FF0000"/>
              <w:szCs w:val="25"/>
              <w:cs/>
              <w:lang w:bidi="th-TH"/>
            </w:rPr>
            <w:delText>ข้ออืนด้วย</w:delText>
          </w:r>
        </w:del>
        <w:del w:id="244" w:author="News24-02" w:date="2020-09-26T20:11:00Z">
          <w:r w:rsidR="001B7AC4" w:rsidDel="00CA4CB8">
            <w:rPr>
              <w:rFonts w:cstheme="minorBidi" w:hint="cs"/>
              <w:color w:val="FF0000"/>
              <w:szCs w:val="25"/>
              <w:cs/>
              <w:lang w:bidi="th-TH"/>
            </w:rPr>
            <w:delText xml:space="preserve"> โดยเฉพาะตรงอธิบายยาวๆ นึกภาพตามลำบาก</w:delText>
          </w:r>
          <w:r w:rsidR="001B7AC4" w:rsidDel="00CA4CB8">
            <w:rPr>
              <w:rFonts w:cstheme="minorBidi"/>
              <w:color w:val="FF0000"/>
              <w:szCs w:val="25"/>
              <w:lang w:bidi="th-TH"/>
            </w:rPr>
            <w:delText>)</w:delText>
          </w:r>
        </w:del>
      </w:ins>
    </w:p>
    <w:p w14:paraId="3117B000" w14:textId="3AD58F99" w:rsidR="00241DE8" w:rsidDel="007C1DCF" w:rsidRDefault="00241DE8" w:rsidP="00C54F4D">
      <w:pPr>
        <w:pStyle w:val="BodyText"/>
        <w:rPr>
          <w:ins w:id="245" w:author="PCep" w:date="2020-09-11T14:12:00Z"/>
          <w:del w:id="246" w:author="SemiA Petnathean" w:date="2020-09-13T15:57:00Z"/>
          <w:rFonts w:cstheme="minorBidi"/>
          <w:szCs w:val="25"/>
          <w:lang w:val="en-US" w:bidi="th-TH"/>
        </w:rPr>
      </w:pPr>
      <w:moveToRangeStart w:id="247" w:author="PCep" w:date="2020-09-11T14:13:00Z" w:name="move50725997"/>
      <w:moveTo w:id="248" w:author="PCep" w:date="2020-09-11T14:13:00Z">
        <w:del w:id="249" w:author="SemiA Petnathean" w:date="2020-09-13T15:57:00Z">
          <w:r w:rsidRPr="00AC43BC" w:rsidDel="007C1DCF">
            <w:rPr>
              <w:lang w:val="en-US"/>
            </w:rPr>
            <w:delText xml:space="preserve">According to </w:delText>
          </w:r>
          <w:r w:rsidRPr="00AC43BC" w:rsidDel="007C1DCF">
            <w:fldChar w:fldCharType="begin" w:fldLock="1"/>
          </w:r>
          <w:r w:rsidDel="007C1DCF">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delInstrText>
          </w:r>
          <w:r w:rsidRPr="00AC43BC" w:rsidDel="007C1DCF">
            <w:fldChar w:fldCharType="separate"/>
          </w:r>
          <w:r w:rsidRPr="0020354F" w:rsidDel="007C1DCF">
            <w:rPr>
              <w:noProof/>
              <w:lang w:val="en-US"/>
            </w:rPr>
            <w:delText>[18]</w:delText>
          </w:r>
          <w:r w:rsidRPr="00AC43BC" w:rsidDel="007C1DCF">
            <w:fldChar w:fldCharType="end"/>
          </w:r>
          <w:r w:rsidRPr="00AC43BC" w:rsidDel="007C1DCF">
            <w:rPr>
              <w:lang w:val="en-US"/>
            </w:rPr>
            <w:delText xml:space="preserve">, </w:delText>
          </w:r>
          <w:r w:rsidRPr="006C07A5" w:rsidDel="007C1DCF">
            <w:rPr>
              <w:lang w:val="en-US"/>
            </w:rPr>
            <w:delText>Blockchain can be informally define</w:delText>
          </w:r>
          <w:r w:rsidDel="007C1DCF">
            <w:rPr>
              <w:lang w:val="en-US"/>
            </w:rPr>
            <w:delText>d</w:delText>
          </w:r>
          <w:r w:rsidRPr="006C07A5" w:rsidDel="007C1DCF">
            <w:rPr>
              <w:lang w:val="en-US"/>
            </w:rPr>
            <w:delText xml:space="preserve"> as </w:delText>
          </w:r>
          <w:r w:rsidDel="007C1DCF">
            <w:rPr>
              <w:lang w:val="en-US"/>
            </w:rPr>
            <w:delText>a</w:delText>
          </w:r>
          <w:r w:rsidRPr="006C07A5" w:rsidDel="007C1DCF">
            <w:rPr>
              <w:lang w:val="en-US"/>
            </w:rPr>
            <w:delTex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delText>
          </w:r>
          <w:r w:rsidDel="007C1DCF">
            <w:rPr>
              <w:lang w:val="en-US"/>
            </w:rPr>
            <w:delTex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 </w:delText>
          </w:r>
          <w:r w:rsidDel="007C1DCF">
            <w:rPr>
              <w:rFonts w:cstheme="minorBidi"/>
              <w:szCs w:val="25"/>
              <w:lang w:val="en-US" w:bidi="th-TH"/>
            </w:rPr>
            <w:delTex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Smartcontract’. Smartcontract allow developer to publish logic model or computational algorithm into Blockchain which enable a while variety of usage for the technology</w:delText>
          </w:r>
          <w:r w:rsidDel="007C1DCF">
            <w:rPr>
              <w:rFonts w:cstheme="minorBidi" w:hint="cs"/>
              <w:szCs w:val="25"/>
              <w:cs/>
              <w:lang w:val="en-US" w:bidi="th-TH"/>
            </w:rPr>
            <w:delText xml:space="preserve"> </w:delText>
          </w:r>
          <w:r w:rsidDel="007C1DCF">
            <w:rPr>
              <w:rFonts w:cstheme="minorBidi"/>
              <w:szCs w:val="25"/>
              <w:cs/>
              <w:lang w:bidi="th-TH"/>
            </w:rPr>
            <w:fldChar w:fldCharType="begin" w:fldLock="1"/>
          </w:r>
          <w:r w:rsidDel="007C1DC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delInstrText>
          </w:r>
          <w:r w:rsidDel="007C1DCF">
            <w:rPr>
              <w:rFonts w:cstheme="minorBidi"/>
              <w:szCs w:val="25"/>
              <w:cs/>
              <w:lang w:bidi="th-TH"/>
            </w:rPr>
            <w:fldChar w:fldCharType="separate"/>
          </w:r>
          <w:r w:rsidRPr="00F750C3" w:rsidDel="007C1DCF">
            <w:rPr>
              <w:rFonts w:cstheme="minorBidi"/>
              <w:noProof/>
              <w:szCs w:val="25"/>
              <w:lang w:val="en-US" w:bidi="th-TH"/>
            </w:rPr>
            <w:delText>[21], [22]</w:delText>
          </w:r>
          <w:r w:rsidDel="007C1DCF">
            <w:rPr>
              <w:rFonts w:cstheme="minorBidi"/>
              <w:szCs w:val="25"/>
              <w:cs/>
              <w:lang w:bidi="th-TH"/>
            </w:rPr>
            <w:fldChar w:fldCharType="end"/>
          </w:r>
          <w:r w:rsidDel="007C1DCF">
            <w:rPr>
              <w:rFonts w:cstheme="minorBidi"/>
              <w:szCs w:val="25"/>
              <w:lang w:val="en-US" w:bidi="th-TH"/>
            </w:rPr>
            <w:delText>. So, in this work, we also utilize Ethereum’s smartcontract to enable implementation of IHE XDS.b Profile concept with Blockchain.</w:delText>
          </w:r>
        </w:del>
      </w:moveTo>
      <w:moveToRangeEnd w:id="247"/>
    </w:p>
    <w:p w14:paraId="33DA0020" w14:textId="77777777" w:rsidR="00521BC4" w:rsidRDefault="00706B5F" w:rsidP="00C54F4D">
      <w:pPr>
        <w:pStyle w:val="BodyText"/>
        <w:rPr>
          <w:ins w:id="250" w:author="News24-02" w:date="2020-09-26T21:28:00Z"/>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ins w:id="251" w:author="News24-02" w:date="2020-09-26T20:12:00Z">
        <w:r w:rsidR="004F07D1">
          <w:rPr>
            <w:rFonts w:cstheme="minorBidi"/>
            <w:szCs w:val="25"/>
            <w:lang w:val="en-US" w:bidi="th-TH"/>
          </w:rPr>
          <w:t xml:space="preserve"> [</w:t>
        </w:r>
        <w:r w:rsidR="004F07D1" w:rsidRPr="004F07D1">
          <w:rPr>
            <w:rFonts w:cstheme="minorBidi"/>
            <w:i/>
            <w:iCs/>
            <w:szCs w:val="25"/>
            <w:highlight w:val="yellow"/>
            <w:lang w:val="en-US" w:bidi="th-TH"/>
            <w:rPrChange w:id="252" w:author="News24-02" w:date="2020-09-26T20:12:00Z">
              <w:rPr>
                <w:rFonts w:cstheme="minorBidi"/>
                <w:szCs w:val="25"/>
                <w:lang w:val="en-US" w:bidi="th-TH"/>
              </w:rPr>
            </w:rPrChange>
          </w:rPr>
          <w:t>Ref.</w:t>
        </w:r>
        <w:r w:rsidR="004F07D1">
          <w:rPr>
            <w:rFonts w:cstheme="minorBidi"/>
            <w:szCs w:val="25"/>
            <w:lang w:val="en-US" w:bidi="th-TH"/>
          </w:rPr>
          <w:t>]</w:t>
        </w:r>
      </w:ins>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w:t>
      </w:r>
      <w:ins w:id="253" w:author="News24-02" w:date="2020-09-26T21:06:00Z">
        <w:r w:rsidR="00AF2D06">
          <w:rPr>
            <w:rFonts w:cstheme="minorBidi"/>
            <w:szCs w:val="25"/>
            <w:lang w:val="en-US" w:bidi="th-TH"/>
          </w:rPr>
          <w:t xml:space="preserve"> </w:t>
        </w:r>
      </w:ins>
      <w:del w:id="254" w:author="News24-02" w:date="2020-09-26T21:07:00Z">
        <w:r w:rsidDel="00032977">
          <w:rPr>
            <w:rFonts w:cstheme="minorBidi"/>
            <w:szCs w:val="25"/>
            <w:lang w:val="en-US" w:bidi="th-TH"/>
          </w:rPr>
          <w:delText xml:space="preserve"> </w:delText>
        </w:r>
      </w:del>
      <w:r>
        <w:rPr>
          <w:rFonts w:cstheme="minorBidi"/>
          <w:szCs w:val="25"/>
          <w:lang w:val="en-US" w:bidi="th-TH"/>
        </w:rPr>
        <w:t>Therefore, it was called ‘transaction’.</w:t>
      </w:r>
      <w:ins w:id="255" w:author="News24-02" w:date="2020-09-26T21:07:00Z">
        <w:r w:rsidR="00032977">
          <w:rPr>
            <w:rFonts w:cstheme="minorBidi"/>
            <w:szCs w:val="25"/>
            <w:lang w:val="en-US" w:bidi="th-TH"/>
          </w:rPr>
          <w:t xml:space="preserve"> </w:t>
        </w:r>
        <w:r w:rsidR="00032977">
          <w:rPr>
            <w:rFonts w:cstheme="minorBidi"/>
            <w:szCs w:val="25"/>
            <w:lang w:val="en-US" w:bidi="th-TH"/>
          </w:rPr>
          <w:t>[</w:t>
        </w:r>
        <w:r w:rsidR="00032977" w:rsidRPr="00915BE8">
          <w:rPr>
            <w:rFonts w:cstheme="minorBidi"/>
            <w:i/>
            <w:iCs/>
            <w:szCs w:val="25"/>
            <w:highlight w:val="yellow"/>
            <w:lang w:val="en-US" w:bidi="th-TH"/>
          </w:rPr>
          <w:t>Ref.</w:t>
        </w:r>
        <w:r w:rsidR="00032977">
          <w:rPr>
            <w:rFonts w:cstheme="minorBidi"/>
            <w:szCs w:val="25"/>
            <w:lang w:val="en-US" w:bidi="th-TH"/>
          </w:rPr>
          <w:t>]</w:t>
        </w:r>
      </w:ins>
      <w:r>
        <w:rPr>
          <w:rFonts w:cstheme="minorBidi"/>
          <w:szCs w:val="25"/>
          <w:lang w:val="en-US" w:bidi="th-TH"/>
        </w:rPr>
        <w:t xml:space="preserve"> A set of transactions approach Blockchain network at the same period will be hashed together</w:t>
      </w:r>
      <w:ins w:id="256" w:author="News24-02" w:date="2020-09-26T21:07:00Z">
        <w:r w:rsidR="00423CC4">
          <w:rPr>
            <w:rFonts w:cstheme="minorBidi"/>
            <w:szCs w:val="25"/>
            <w:lang w:val="en-US" w:bidi="th-TH"/>
          </w:rPr>
          <w:t>,</w:t>
        </w:r>
      </w:ins>
      <w:r>
        <w:rPr>
          <w:rFonts w:cstheme="minorBidi"/>
          <w:szCs w:val="25"/>
          <w:lang w:val="en-US" w:bidi="th-TH"/>
        </w:rPr>
        <w:t xml:space="preserve"> imagine like put these transactions into the same box and </w:t>
      </w:r>
      <w:del w:id="257" w:author="News24-02" w:date="2020-09-26T20:14:00Z">
        <w:r w:rsidDel="00615172">
          <w:rPr>
            <w:rFonts w:cstheme="minorBidi"/>
            <w:szCs w:val="25"/>
            <w:lang w:val="en-US" w:bidi="th-TH"/>
          </w:rPr>
          <w:delText>named each of</w:delText>
        </w:r>
      </w:del>
      <w:ins w:id="258" w:author="News24-02" w:date="2020-09-26T20:14:00Z">
        <w:r w:rsidR="00615172">
          <w:rPr>
            <w:rFonts w:cstheme="minorBidi"/>
            <w:szCs w:val="25"/>
            <w:lang w:val="en-US" w:bidi="th-TH"/>
          </w:rPr>
          <w:t>label</w:t>
        </w:r>
      </w:ins>
      <w:r>
        <w:rPr>
          <w:rFonts w:cstheme="minorBidi"/>
          <w:szCs w:val="25"/>
          <w:lang w:val="en-US" w:bidi="th-TH"/>
        </w:rPr>
        <w:t xml:space="preserve"> it with its hash </w:t>
      </w:r>
      <w:r>
        <w:rPr>
          <w:rFonts w:cstheme="minorBidi"/>
          <w:szCs w:val="25"/>
          <w:lang w:val="en-US" w:bidi="th-TH"/>
        </w:rPr>
        <w:lastRenderedPageBreak/>
        <w:t xml:space="preserve">value, formed a ‘Block’. Additionally, the hash value of each block also includes hash value of previously generated block cause formation of a ‘Chain’. Any attempt to modify content of published block will cause change in hash value of entire chain </w:t>
      </w:r>
      <w:ins w:id="259" w:author="News24-02" w:date="2020-09-26T20:15:00Z">
        <w:r w:rsidR="00915ABA">
          <w:rPr>
            <w:rFonts w:cstheme="minorBidi"/>
            <w:szCs w:val="25"/>
            <w:lang w:val="en-US" w:bidi="th-TH"/>
          </w:rPr>
          <w:t xml:space="preserve">which </w:t>
        </w:r>
      </w:ins>
      <w:r>
        <w:rPr>
          <w:rFonts w:cstheme="minorBidi"/>
          <w:szCs w:val="25"/>
          <w:lang w:val="en-US" w:bidi="th-TH"/>
        </w:rPr>
        <w:t>trigger rejection from the network.</w:t>
      </w:r>
      <w:ins w:id="260" w:author="News24-02" w:date="2020-09-26T20:20:00Z">
        <w:r w:rsidR="00B769D2">
          <w:rPr>
            <w:rFonts w:cstheme="minorBidi"/>
            <w:szCs w:val="25"/>
            <w:lang w:val="en-US" w:bidi="th-TH"/>
          </w:rPr>
          <w:t xml:space="preserve"> </w:t>
        </w:r>
      </w:ins>
      <w:moveToRangeStart w:id="261" w:author="News24-02" w:date="2020-09-26T20:20:00Z" w:name="move52044063"/>
      <w:del w:id="262" w:author="News24-02" w:date="2020-09-26T20:21:00Z">
        <w:r w:rsidR="00B769D2" w:rsidRPr="00B769D2" w:rsidDel="001D6252">
          <w:rPr>
            <w:rFonts w:cstheme="minorBidi"/>
            <w:szCs w:val="25"/>
            <w:lang w:val="en-US" w:bidi="th-TH"/>
          </w:rPr>
          <w:delText>The technology</w:delText>
        </w:r>
      </w:del>
      <w:ins w:id="263" w:author="News24-02" w:date="2020-09-26T20:21:00Z">
        <w:r w:rsidR="001D6252">
          <w:rPr>
            <w:rFonts w:cstheme="minorBidi"/>
            <w:szCs w:val="25"/>
            <w:lang w:val="en-US" w:bidi="th-TH"/>
          </w:rPr>
          <w:t>Together with hash ‘chain’,</w:t>
        </w:r>
      </w:ins>
      <w:del w:id="264" w:author="News24-02" w:date="2020-09-26T20:54:00Z">
        <w:r w:rsidR="00B769D2" w:rsidRPr="00B769D2" w:rsidDel="00415FB4">
          <w:rPr>
            <w:rFonts w:cstheme="minorBidi"/>
            <w:szCs w:val="25"/>
            <w:lang w:val="en-US" w:bidi="th-TH"/>
          </w:rPr>
          <w:delText xml:space="preserve"> also relies on</w:delText>
        </w:r>
      </w:del>
      <w:r w:rsidR="00B769D2" w:rsidRPr="00B769D2">
        <w:rPr>
          <w:rFonts w:cstheme="minorBidi"/>
          <w:szCs w:val="25"/>
          <w:lang w:val="en-US" w:bidi="th-TH"/>
        </w:rPr>
        <w:t xml:space="preserve"> </w:t>
      </w:r>
      <w:ins w:id="265" w:author="News24-02" w:date="2020-09-26T20:55:00Z">
        <w:r w:rsidR="00415FB4">
          <w:rPr>
            <w:rFonts w:cstheme="minorBidi"/>
            <w:szCs w:val="25"/>
            <w:lang w:val="en-US" w:bidi="th-TH"/>
          </w:rPr>
          <w:t xml:space="preserve">the concept also rely on </w:t>
        </w:r>
      </w:ins>
      <w:r w:rsidR="00B769D2" w:rsidRPr="00B769D2">
        <w:rPr>
          <w:rFonts w:cstheme="minorBidi"/>
          <w:szCs w:val="25"/>
          <w:lang w:val="en-US" w:bidi="th-TH"/>
        </w:rPr>
        <w:t xml:space="preserve">‘decentralization’ of data where copy of entire chain was kept by many participants of the network called ‘node’. Any node with </w:t>
      </w:r>
      <w:ins w:id="266" w:author="News24-02" w:date="2020-09-26T20:56:00Z">
        <w:r w:rsidR="00315E3D">
          <w:rPr>
            <w:rFonts w:cstheme="minorBidi"/>
            <w:szCs w:val="25"/>
            <w:lang w:val="en-US" w:bidi="th-TH"/>
          </w:rPr>
          <w:t xml:space="preserve">the </w:t>
        </w:r>
      </w:ins>
      <w:del w:id="267" w:author="News24-02" w:date="2020-09-26T20:57:00Z">
        <w:r w:rsidR="00B769D2" w:rsidRPr="00B769D2" w:rsidDel="00EF5636">
          <w:rPr>
            <w:rFonts w:cstheme="minorBidi"/>
            <w:szCs w:val="25"/>
            <w:lang w:val="en-US" w:bidi="th-TH"/>
          </w:rPr>
          <w:delText>copy</w:delText>
        </w:r>
      </w:del>
      <w:ins w:id="268" w:author="News24-02" w:date="2020-09-26T20:57:00Z">
        <w:r w:rsidR="00EF5636">
          <w:rPr>
            <w:rFonts w:cstheme="minorBidi"/>
            <w:szCs w:val="25"/>
            <w:lang w:val="en-US" w:bidi="th-TH"/>
          </w:rPr>
          <w:t>version of chain</w:t>
        </w:r>
      </w:ins>
      <w:r w:rsidR="00B769D2" w:rsidRPr="00B769D2">
        <w:rPr>
          <w:rFonts w:cstheme="minorBidi"/>
          <w:szCs w:val="25"/>
          <w:lang w:val="en-US" w:bidi="th-TH"/>
        </w:rPr>
        <w:t xml:space="preserve"> that have even a bit</w:t>
      </w:r>
      <w:del w:id="269" w:author="News24-02" w:date="2020-09-26T20:57:00Z">
        <w:r w:rsidR="00B769D2" w:rsidRPr="00B769D2" w:rsidDel="004F1B9E">
          <w:rPr>
            <w:rFonts w:cstheme="minorBidi"/>
            <w:szCs w:val="25"/>
            <w:lang w:val="en-US" w:bidi="th-TH"/>
          </w:rPr>
          <w:delText xml:space="preserve"> of</w:delText>
        </w:r>
      </w:del>
      <w:r w:rsidR="00B769D2" w:rsidRPr="00B769D2">
        <w:rPr>
          <w:rFonts w:cstheme="minorBidi"/>
          <w:szCs w:val="25"/>
          <w:lang w:val="en-US" w:bidi="th-TH"/>
        </w:rPr>
        <w:t xml:space="preserve"> different from the majority in the network will be rejected and the node will be forced to adopt the version </w:t>
      </w:r>
      <w:del w:id="270" w:author="News24-02" w:date="2020-09-26T20:58:00Z">
        <w:r w:rsidR="00B769D2" w:rsidRPr="00B769D2" w:rsidDel="005A5A6C">
          <w:rPr>
            <w:rFonts w:cstheme="minorBidi"/>
            <w:szCs w:val="25"/>
            <w:lang w:val="en-US" w:bidi="th-TH"/>
          </w:rPr>
          <w:delText>of copy with</w:delText>
        </w:r>
      </w:del>
      <w:ins w:id="271" w:author="News24-02" w:date="2020-09-26T20:58:00Z">
        <w:r w:rsidR="005A5A6C">
          <w:rPr>
            <w:rFonts w:cstheme="minorBidi"/>
            <w:szCs w:val="25"/>
            <w:lang w:val="en-US" w:bidi="th-TH"/>
          </w:rPr>
          <w:t>adopted by the</w:t>
        </w:r>
      </w:ins>
      <w:r w:rsidR="00B769D2" w:rsidRPr="00B769D2">
        <w:rPr>
          <w:rFonts w:cstheme="minorBidi"/>
          <w:szCs w:val="25"/>
          <w:lang w:val="en-US" w:bidi="th-TH"/>
        </w:rPr>
        <w:t xml:space="preserve"> majority.</w:t>
      </w:r>
      <w:moveToRangeEnd w:id="261"/>
      <w:ins w:id="272" w:author="News24-02" w:date="2020-09-26T20:16:00Z">
        <w:r w:rsidR="00A55075">
          <w:rPr>
            <w:rFonts w:cstheme="minorBidi"/>
            <w:szCs w:val="25"/>
            <w:lang w:val="en-US" w:bidi="th-TH"/>
          </w:rPr>
          <w:t xml:space="preserve"> </w:t>
        </w:r>
      </w:ins>
      <w:del w:id="273" w:author="News24-02" w:date="2020-09-26T20:19:00Z">
        <w:r w:rsidDel="00B769D2">
          <w:rPr>
            <w:rFonts w:cstheme="minorBidi"/>
            <w:szCs w:val="25"/>
            <w:lang w:val="en-US" w:bidi="th-TH"/>
          </w:rPr>
          <w:delText xml:space="preserve"> </w:delText>
        </w:r>
      </w:del>
      <w:r>
        <w:rPr>
          <w:rFonts w:cstheme="minorBidi"/>
          <w:szCs w:val="25"/>
          <w:lang w:val="en-US" w:bidi="th-TH"/>
        </w:rPr>
        <w:t xml:space="preserve">These two technics form together to become ‘Blockchain’ which prevent modification of published content and ensure integrity of data. </w:t>
      </w:r>
      <w:moveFromRangeStart w:id="274" w:author="News24-02" w:date="2020-09-26T20:20:00Z" w:name="move52044063"/>
      <w:moveFrom w:id="275" w:author="News24-02" w:date="2020-09-26T20:20:00Z">
        <w:r w:rsidDel="00B769D2">
          <w:rPr>
            <w:rFonts w:cstheme="minorBidi"/>
            <w:szCs w:val="25"/>
            <w:lang w:val="en-US" w:bidi="th-TH"/>
          </w:rPr>
          <w:t>The technology also relies on ‘decentralization’ of data where copy of entire chain was kept by many</w:t>
        </w:r>
        <w:r w:rsidDel="00B769D2">
          <w:rPr>
            <w:rFonts w:cstheme="minorBidi" w:hint="cs"/>
            <w:szCs w:val="25"/>
            <w:cs/>
            <w:lang w:val="en-US" w:bidi="th-TH"/>
          </w:rPr>
          <w:t xml:space="preserve"> </w:t>
        </w:r>
        <w:r w:rsidDel="00B769D2">
          <w:rPr>
            <w:rFonts w:cstheme="minorBidi"/>
            <w:szCs w:val="25"/>
            <w:lang w:val="en-US" w:bidi="th-TH"/>
          </w:rPr>
          <w:t>participants of the network called ‘node’.</w:t>
        </w:r>
        <w:r w:rsidR="007F415B" w:rsidDel="00B769D2">
          <w:rPr>
            <w:rFonts w:cstheme="minorBidi"/>
            <w:szCs w:val="25"/>
            <w:lang w:val="en-US" w:bidi="th-TH"/>
          </w:rPr>
          <w:t xml:space="preserve"> Any</w:t>
        </w:r>
        <w:r w:rsidR="000E65CA" w:rsidDel="00B769D2">
          <w:rPr>
            <w:rFonts w:cstheme="minorBidi"/>
            <w:szCs w:val="25"/>
            <w:lang w:val="en-US" w:bidi="th-TH"/>
          </w:rPr>
          <w:t xml:space="preserve"> node with</w:t>
        </w:r>
        <w:r w:rsidR="007F415B" w:rsidDel="00B769D2">
          <w:rPr>
            <w:rFonts w:cstheme="minorBidi"/>
            <w:szCs w:val="25"/>
            <w:lang w:val="en-US" w:bidi="th-TH"/>
          </w:rPr>
          <w:t xml:space="preserve"> copy that have even a bit of different from the majority in the network will be rejected and </w:t>
        </w:r>
        <w:r w:rsidR="000E65CA" w:rsidDel="00B769D2">
          <w:rPr>
            <w:rFonts w:cstheme="minorBidi"/>
            <w:szCs w:val="25"/>
            <w:lang w:val="en-US" w:bidi="th-TH"/>
          </w:rPr>
          <w:t xml:space="preserve">the node will be </w:t>
        </w:r>
        <w:r w:rsidR="00F36DB2" w:rsidDel="00B769D2">
          <w:rPr>
            <w:rFonts w:cstheme="minorBidi"/>
            <w:szCs w:val="25"/>
            <w:lang w:val="en-US" w:bidi="th-TH"/>
          </w:rPr>
          <w:t>forced</w:t>
        </w:r>
        <w:r w:rsidR="007F415B" w:rsidDel="00B769D2">
          <w:rPr>
            <w:rFonts w:cstheme="minorBidi"/>
            <w:szCs w:val="25"/>
            <w:lang w:val="en-US" w:bidi="th-TH"/>
          </w:rPr>
          <w:t xml:space="preserve"> to adopt the version</w:t>
        </w:r>
        <w:r w:rsidR="003920F8" w:rsidDel="00B769D2">
          <w:rPr>
            <w:rFonts w:cstheme="minorBidi"/>
            <w:szCs w:val="25"/>
            <w:lang w:val="en-US" w:bidi="th-TH"/>
          </w:rPr>
          <w:t xml:space="preserve"> of copy</w:t>
        </w:r>
        <w:r w:rsidR="007F415B" w:rsidDel="00B769D2">
          <w:rPr>
            <w:rFonts w:cstheme="minorBidi"/>
            <w:szCs w:val="25"/>
            <w:lang w:val="en-US" w:bidi="th-TH"/>
          </w:rPr>
          <w:t xml:space="preserve"> with majority.</w:t>
        </w:r>
        <w:r w:rsidR="00482CF5" w:rsidDel="00B769D2">
          <w:rPr>
            <w:rFonts w:cstheme="minorBidi"/>
            <w:szCs w:val="25"/>
            <w:lang w:val="en-US" w:bidi="th-TH"/>
          </w:rPr>
          <w:t xml:space="preserve"> </w:t>
        </w:r>
      </w:moveFrom>
      <w:moveFromRangeEnd w:id="274"/>
      <w:r w:rsidR="00482CF5">
        <w:rPr>
          <w:rFonts w:cstheme="minorBidi"/>
          <w:szCs w:val="25"/>
          <w:lang w:val="en-US" w:bidi="th-TH"/>
        </w:rPr>
        <w:t>This concept guarantee that no one can ever be able to modify any data existing in Blockchain.</w:t>
      </w:r>
      <w:ins w:id="276" w:author="News24-02" w:date="2020-09-26T21:26:00Z">
        <w:r w:rsidR="0088358F">
          <w:rPr>
            <w:rFonts w:cstheme="minorBidi"/>
            <w:szCs w:val="25"/>
            <w:lang w:val="en-US" w:bidi="th-TH"/>
          </w:rPr>
          <w:t xml:space="preserve"> </w:t>
        </w:r>
      </w:ins>
      <w:del w:id="277" w:author="News24-02" w:date="2020-09-26T21:27:00Z">
        <w:r w:rsidDel="00907E5C">
          <w:rPr>
            <w:rFonts w:cstheme="minorBidi"/>
            <w:szCs w:val="25"/>
            <w:lang w:val="en-US" w:bidi="th-TH"/>
          </w:rPr>
          <w:delText xml:space="preserve"> </w:delText>
        </w:r>
      </w:del>
      <w:r w:rsidR="00494EAC">
        <w:rPr>
          <w:rFonts w:cstheme="minorBidi"/>
          <w:szCs w:val="25"/>
          <w:lang w:val="en-US" w:bidi="th-TH"/>
        </w:rPr>
        <w:t>However, there still be able to add more Block into Chain by utilization of consensus mechanism.</w:t>
      </w:r>
      <w:ins w:id="278" w:author="News24-02" w:date="2020-09-26T21:28:00Z">
        <w:r w:rsidR="00907E5C">
          <w:rPr>
            <w:rFonts w:cstheme="minorBidi"/>
            <w:szCs w:val="25"/>
            <w:lang w:val="en-US" w:bidi="th-TH"/>
          </w:rPr>
          <w:t xml:space="preserve"> </w:t>
        </w:r>
        <w:r w:rsidR="00907E5C">
          <w:rPr>
            <w:rFonts w:cstheme="minorBidi"/>
            <w:szCs w:val="25"/>
            <w:lang w:val="en-US" w:bidi="th-TH"/>
          </w:rPr>
          <w:t>[</w:t>
        </w:r>
        <w:r w:rsidR="00907E5C" w:rsidRPr="00915BE8">
          <w:rPr>
            <w:rFonts w:cstheme="minorBidi"/>
            <w:i/>
            <w:iCs/>
            <w:szCs w:val="25"/>
            <w:highlight w:val="yellow"/>
            <w:lang w:val="en-US" w:bidi="th-TH"/>
          </w:rPr>
          <w:t>Ref.</w:t>
        </w:r>
        <w:r w:rsidR="00907E5C">
          <w:rPr>
            <w:rFonts w:cstheme="minorBidi"/>
            <w:szCs w:val="25"/>
            <w:lang w:val="en-US" w:bidi="th-TH"/>
          </w:rPr>
          <w:t>]</w:t>
        </w:r>
      </w:ins>
      <w:r w:rsidR="00494EAC">
        <w:rPr>
          <w:rFonts w:cstheme="minorBidi"/>
          <w:szCs w:val="25"/>
          <w:lang w:val="en-US" w:bidi="th-TH"/>
        </w:rPr>
        <w:t xml:space="preserve"> </w:t>
      </w:r>
    </w:p>
    <w:p w14:paraId="4C9E0D31" w14:textId="401B42A1" w:rsidR="00706B5F" w:rsidRDefault="00F15211" w:rsidP="00C54F4D">
      <w:pPr>
        <w:pStyle w:val="BodyText"/>
        <w:rPr>
          <w:lang w:val="en-US"/>
        </w:rPr>
      </w:pPr>
      <w:ins w:id="279" w:author="News24-02" w:date="2020-09-26T21:28:00Z">
        <w:r>
          <w:rPr>
            <w:rFonts w:cstheme="minorBidi"/>
            <w:szCs w:val="25"/>
            <w:lang w:val="en-US" w:bidi="th-TH"/>
          </w:rPr>
          <w:t>Consensus</w:t>
        </w:r>
      </w:ins>
      <w:del w:id="280" w:author="News24-02" w:date="2020-09-26T21:28:00Z">
        <w:r w:rsidR="00494EAC" w:rsidDel="00F15211">
          <w:rPr>
            <w:rFonts w:cstheme="minorBidi"/>
            <w:szCs w:val="25"/>
            <w:lang w:val="en-US" w:bidi="th-TH"/>
          </w:rPr>
          <w:delText>T</w:delText>
        </w:r>
        <w:r w:rsidR="00C64F0C" w:rsidDel="00F15211">
          <w:rPr>
            <w:rFonts w:cstheme="minorBidi"/>
            <w:szCs w:val="25"/>
            <w:lang w:val="en-US" w:bidi="th-TH"/>
          </w:rPr>
          <w:delText>he</w:delText>
        </w:r>
      </w:del>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del w:id="281" w:author="News24-02" w:date="2020-09-26T21:26:00Z">
        <w:r w:rsidR="00C64F0C" w:rsidDel="00F96E2A">
          <w:rPr>
            <w:rFonts w:cstheme="minorBidi"/>
            <w:szCs w:val="25"/>
            <w:lang w:val="en-US" w:bidi="th-TH"/>
          </w:rPr>
          <w:delText>C</w:delText>
        </w:r>
      </w:del>
      <w:ins w:id="282" w:author="News24-02" w:date="2020-09-26T21:26:00Z">
        <w:r w:rsidR="00F96E2A">
          <w:rPr>
            <w:rFonts w:cstheme="minorBidi"/>
            <w:szCs w:val="25"/>
            <w:lang w:val="en-US" w:bidi="th-TH"/>
          </w:rPr>
          <w:t>c</w:t>
        </w:r>
      </w:ins>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706B5F">
        <w:rPr>
          <w:rFonts w:cstheme="minorBidi"/>
          <w:szCs w:val="25"/>
          <w:lang w:val="en-US" w:bidi="th-TH"/>
        </w:rPr>
        <w:t>.</w:t>
      </w:r>
      <w:ins w:id="283" w:author="News24-02" w:date="2020-09-26T21:27:00Z">
        <w:r w:rsidR="00CA1E74">
          <w:rPr>
            <w:rFonts w:cstheme="minorBidi"/>
            <w:szCs w:val="25"/>
            <w:lang w:val="en-US" w:bidi="th-TH"/>
          </w:rPr>
          <w:t xml:space="preserve"> [</w:t>
        </w:r>
        <w:r w:rsidR="00CA1E74" w:rsidRPr="00CA1E74">
          <w:rPr>
            <w:rFonts w:cstheme="minorBidi"/>
            <w:i/>
            <w:iCs/>
            <w:szCs w:val="25"/>
            <w:highlight w:val="yellow"/>
            <w:lang w:val="en-US" w:bidi="th-TH"/>
            <w:rPrChange w:id="284" w:author="News24-02" w:date="2020-09-26T21:27:00Z">
              <w:rPr>
                <w:rFonts w:cstheme="minorBidi"/>
                <w:szCs w:val="25"/>
                <w:lang w:val="en-US" w:bidi="th-TH"/>
              </w:rPr>
            </w:rPrChange>
          </w:rPr>
          <w:t>Ref.</w:t>
        </w:r>
        <w:r w:rsidR="00CA1E74">
          <w:rPr>
            <w:rFonts w:cstheme="minorBidi"/>
            <w:szCs w:val="25"/>
            <w:lang w:val="en-US" w:bidi="th-TH"/>
          </w:rPr>
          <w:t>]</w:t>
        </w:r>
      </w:ins>
      <w:r w:rsidR="00D17419">
        <w:rPr>
          <w:rFonts w:cstheme="minorBidi"/>
          <w:szCs w:val="25"/>
          <w:lang w:val="en-US" w:bidi="th-TH"/>
        </w:rPr>
        <w:t xml:space="preserve"> Some consensus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ins w:id="285" w:author="News24-02" w:date="2020-09-26T21:01:00Z">
        <w:r w:rsidR="00F9746E">
          <w:rPr>
            <w:rFonts w:cstheme="minorBidi"/>
            <w:szCs w:val="25"/>
            <w:lang w:val="en-US" w:bidi="th-TH"/>
          </w:rPr>
          <w:t xml:space="preserve"> policy</w:t>
        </w:r>
      </w:ins>
      <w:r w:rsidR="00D17419">
        <w:rPr>
          <w:rFonts w:cstheme="minorBidi"/>
          <w:szCs w:val="25"/>
          <w:lang w:val="en-US" w:bidi="th-TH"/>
        </w:rPr>
        <w:t>.</w:t>
      </w:r>
      <w:r w:rsidR="0097683C">
        <w:rPr>
          <w:rFonts w:cstheme="minorBidi"/>
          <w:szCs w:val="25"/>
          <w:lang w:val="en-US" w:bidi="th-TH"/>
        </w:rPr>
        <w:t xml:space="preserve"> As the puzzle require each node to spend huge amount of computational resource, give randomness which make it nearly impossible for miner node to</w:t>
      </w:r>
      <w:ins w:id="286" w:author="News24-02" w:date="2020-09-26T21:02:00Z">
        <w:r w:rsidR="00D929AA">
          <w:rPr>
            <w:rFonts w:cstheme="minorBidi"/>
            <w:szCs w:val="25"/>
            <w:lang w:val="en-US" w:bidi="th-TH"/>
          </w:rPr>
          <w:t xml:space="preserve"> be able to</w:t>
        </w:r>
      </w:ins>
      <w:del w:id="287" w:author="News24-02" w:date="2020-09-26T21:02:00Z">
        <w:r w:rsidR="0097683C" w:rsidDel="00D929AA">
          <w:rPr>
            <w:rFonts w:cstheme="minorBidi"/>
            <w:szCs w:val="25"/>
            <w:lang w:val="en-US" w:bidi="th-TH"/>
          </w:rPr>
          <w:delText xml:space="preserve"> verify</w:delText>
        </w:r>
      </w:del>
      <w:ins w:id="288" w:author="News24-02" w:date="2020-09-26T21:02:00Z">
        <w:r w:rsidR="00D929AA">
          <w:rPr>
            <w:rFonts w:cstheme="minorBidi"/>
            <w:szCs w:val="25"/>
            <w:lang w:val="en-US" w:bidi="th-TH"/>
          </w:rPr>
          <w:t xml:space="preserve"> get a hand on</w:t>
        </w:r>
      </w:ins>
      <w:r w:rsidR="0097683C">
        <w:rPr>
          <w:rFonts w:cstheme="minorBidi"/>
          <w:szCs w:val="25"/>
          <w:lang w:val="en-US" w:bidi="th-TH"/>
        </w:rPr>
        <w:t xml:space="preserve"> prefer Block</w:t>
      </w:r>
      <w:ins w:id="289" w:author="News24-02" w:date="2020-09-26T21:02:00Z">
        <w:r w:rsidR="00D929AA">
          <w:rPr>
            <w:rFonts w:cstheme="minorBidi"/>
            <w:szCs w:val="25"/>
            <w:lang w:val="en-US" w:bidi="th-TH"/>
          </w:rPr>
          <w:t xml:space="preserve"> and attempt suspicious activity during verification process</w:t>
        </w:r>
      </w:ins>
      <w:r w:rsidR="0097683C">
        <w:rPr>
          <w:rFonts w:cstheme="minorBidi"/>
          <w:szCs w:val="25"/>
          <w:lang w:val="en-US" w:bidi="th-TH"/>
        </w:rPr>
        <w:t xml:space="preserve">. </w:t>
      </w:r>
      <w:ins w:id="290" w:author="News24-02" w:date="2020-09-26T21:30:00Z">
        <w:r w:rsidR="00022876">
          <w:rPr>
            <w:rFonts w:cstheme="minorBidi"/>
            <w:szCs w:val="25"/>
            <w:lang w:val="en-US" w:bidi="th-TH"/>
          </w:rPr>
          <w:t>[</w:t>
        </w:r>
        <w:r w:rsidR="00022876" w:rsidRPr="00022876">
          <w:rPr>
            <w:rFonts w:cstheme="minorBidi"/>
            <w:i/>
            <w:iCs/>
            <w:szCs w:val="25"/>
            <w:highlight w:val="yellow"/>
            <w:lang w:val="en-US" w:bidi="th-TH"/>
            <w:rPrChange w:id="291" w:author="News24-02" w:date="2020-09-26T21:30:00Z">
              <w:rPr>
                <w:rFonts w:cstheme="minorBidi"/>
                <w:szCs w:val="25"/>
                <w:lang w:val="en-US" w:bidi="th-TH"/>
              </w:rPr>
            </w:rPrChange>
          </w:rPr>
          <w:t>Ref.</w:t>
        </w:r>
        <w:r w:rsidR="00022876">
          <w:rPr>
            <w:rFonts w:cstheme="minorBidi"/>
            <w:szCs w:val="25"/>
            <w:lang w:val="en-US" w:bidi="th-TH"/>
          </w:rPr>
          <w:t xml:space="preserve">] </w:t>
        </w:r>
      </w:ins>
      <w:r w:rsidR="0097683C">
        <w:rPr>
          <w:rFonts w:cstheme="minorBidi"/>
          <w:szCs w:val="25"/>
          <w:lang w:val="en-US" w:bidi="th-TH"/>
        </w:rPr>
        <w:t>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ins w:id="292" w:author="News24-02" w:date="2020-09-26T21:33:00Z">
        <w:r w:rsidR="00B54FBF">
          <w:rPr>
            <w:rFonts w:cstheme="minorBidi"/>
            <w:szCs w:val="25"/>
            <w:lang w:val="en-US" w:bidi="th-TH"/>
          </w:rPr>
          <w:t>T</w:t>
        </w:r>
      </w:ins>
      <w:del w:id="293" w:author="News24-02" w:date="2020-09-26T21:32:00Z">
        <w:r w:rsidR="0097683C" w:rsidDel="00B54FBF">
          <w:rPr>
            <w:rFonts w:cstheme="minorBidi"/>
            <w:szCs w:val="25"/>
            <w:lang w:val="en-US" w:bidi="th-TH"/>
          </w:rPr>
          <w:delText>Instead of relying on computational resource, t</w:delText>
        </w:r>
      </w:del>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ins w:id="294" w:author="News24-02" w:date="2020-09-26T21:33:00Z">
        <w:r w:rsidR="00B54FBF">
          <w:rPr>
            <w:rFonts w:cstheme="minorBidi"/>
            <w:szCs w:val="25"/>
            <w:lang w:val="en-US" w:bidi="th-TH"/>
          </w:rPr>
          <w:t xml:space="preserve"> for lesser computational resources required for maintaining </w:t>
        </w:r>
      </w:ins>
      <w:ins w:id="295" w:author="News24-02" w:date="2020-09-26T21:34:00Z">
        <w:r w:rsidR="00B54FBF">
          <w:rPr>
            <w:rFonts w:cstheme="minorBidi"/>
            <w:szCs w:val="25"/>
            <w:lang w:val="en-US" w:bidi="th-TH"/>
          </w:rPr>
          <w:t>Blockchain and increased in efficiency of verification process,</w:t>
        </w:r>
      </w:ins>
      <w:r w:rsidR="00946365">
        <w:rPr>
          <w:rFonts w:cstheme="minorBidi"/>
          <w:szCs w:val="25"/>
          <w:lang w:val="en-US" w:bidi="th-TH"/>
        </w:rPr>
        <w:t xml:space="preserve"> </w:t>
      </w:r>
      <w:ins w:id="296" w:author="News24-02" w:date="2020-09-26T21:36:00Z">
        <w:r w:rsidR="00B54FBF">
          <w:rPr>
            <w:rFonts w:cstheme="minorBidi"/>
            <w:szCs w:val="25"/>
            <w:lang w:val="en-US" w:bidi="th-TH"/>
          </w:rPr>
          <w:t>that mean it</w:t>
        </w:r>
      </w:ins>
      <w:del w:id="297" w:author="News24-02" w:date="2020-09-26T21:36:00Z">
        <w:r w:rsidR="00946365" w:rsidDel="00B54FBF">
          <w:rPr>
            <w:rFonts w:cstheme="minorBidi"/>
            <w:szCs w:val="25"/>
            <w:lang w:val="en-US" w:bidi="th-TH"/>
          </w:rPr>
          <w:delText>into the network while</w:delText>
        </w:r>
      </w:del>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06B5F">
        <w:rPr>
          <w:rFonts w:cstheme="minorBidi"/>
          <w:szCs w:val="25"/>
          <w:lang w:val="en-US" w:bidi="th-TH"/>
        </w:rPr>
        <w:t xml:space="preserve"> </w:t>
      </w:r>
      <w:ins w:id="298" w:author="News24-02" w:date="2020-09-26T21:38:00Z">
        <w:r w:rsidR="00B64A7A">
          <w:rPr>
            <w:rFonts w:cstheme="minorBidi"/>
            <w:szCs w:val="25"/>
            <w:lang w:val="en-US" w:bidi="th-TH"/>
          </w:rPr>
          <w:t>[</w:t>
        </w:r>
        <w:r w:rsidR="00B64A7A" w:rsidRPr="00B64A7A">
          <w:rPr>
            <w:rFonts w:cstheme="minorBidi"/>
            <w:i/>
            <w:iCs/>
            <w:szCs w:val="25"/>
            <w:highlight w:val="yellow"/>
            <w:lang w:val="en-US" w:bidi="th-TH"/>
            <w:rPrChange w:id="299" w:author="News24-02" w:date="2020-09-26T21:38:00Z">
              <w:rPr>
                <w:rFonts w:cstheme="minorBidi"/>
                <w:szCs w:val="25"/>
                <w:lang w:val="en-US" w:bidi="th-TH"/>
              </w:rPr>
            </w:rPrChange>
          </w:rPr>
          <w:t>Ref.</w:t>
        </w:r>
        <w:r w:rsidR="00B64A7A">
          <w:rPr>
            <w:rFonts w:cstheme="minorBidi"/>
            <w:szCs w:val="25"/>
            <w:lang w:val="en-US" w:bidi="th-TH"/>
          </w:rPr>
          <w:t xml:space="preserve">] </w:t>
        </w:r>
      </w:ins>
      <w:r w:rsidR="00706B5F">
        <w:rPr>
          <w:rFonts w:cstheme="minorBidi"/>
          <w:szCs w:val="25"/>
          <w:lang w:val="en-US" w:bidi="th-TH"/>
        </w:rPr>
        <w:t>Th</w:t>
      </w:r>
      <w:ins w:id="300" w:author="News24-02" w:date="2020-09-26T21:38:00Z">
        <w:r w:rsidR="00C27482">
          <w:rPr>
            <w:rFonts w:cstheme="minorBidi"/>
            <w:szCs w:val="25"/>
            <w:lang w:val="en-US" w:bidi="th-TH"/>
          </w:rPr>
          <w:t>e</w:t>
        </w:r>
      </w:ins>
      <w:del w:id="301" w:author="News24-02" w:date="2020-09-26T21:38:00Z">
        <w:r w:rsidR="00706B5F" w:rsidDel="00C27482">
          <w:rPr>
            <w:rFonts w:cstheme="minorBidi"/>
            <w:szCs w:val="25"/>
            <w:lang w:val="en-US" w:bidi="th-TH"/>
          </w:rPr>
          <w:delText>i</w:delText>
        </w:r>
      </w:del>
      <w:r w:rsidR="00706B5F">
        <w:rPr>
          <w:rFonts w:cstheme="minorBidi"/>
          <w:szCs w:val="25"/>
          <w:lang w:val="en-US" w:bidi="th-TH"/>
        </w:rPr>
        <w:t>s</w:t>
      </w:r>
      <w:ins w:id="302" w:author="News24-02" w:date="2020-09-26T21:38:00Z">
        <w:r w:rsidR="00C27482">
          <w:rPr>
            <w:rFonts w:cstheme="minorBidi"/>
            <w:szCs w:val="25"/>
            <w:lang w:val="en-US" w:bidi="th-TH"/>
          </w:rPr>
          <w:t>e</w:t>
        </w:r>
      </w:ins>
      <w:r w:rsidR="00CA764A">
        <w:rPr>
          <w:rFonts w:cstheme="minorBidi"/>
          <w:szCs w:val="25"/>
          <w:lang w:val="en-US" w:bidi="th-TH"/>
        </w:rPr>
        <w:t xml:space="preserve"> </w:t>
      </w:r>
      <w:ins w:id="303" w:author="News24-02" w:date="2020-09-26T21:38:00Z">
        <w:r w:rsidR="00C27482">
          <w:rPr>
            <w:rFonts w:cstheme="minorBidi"/>
            <w:szCs w:val="25"/>
            <w:lang w:val="en-US" w:bidi="th-TH"/>
          </w:rPr>
          <w:t xml:space="preserve">mechanisms </w:t>
        </w:r>
      </w:ins>
      <w:r w:rsidR="00CA764A">
        <w:rPr>
          <w:rFonts w:cstheme="minorBidi"/>
          <w:szCs w:val="25"/>
          <w:lang w:val="en-US" w:bidi="th-TH"/>
        </w:rPr>
        <w:t>enable</w:t>
      </w:r>
      <w:ins w:id="304" w:author="News24-02" w:date="2020-09-26T21:39:00Z">
        <w:r w:rsidR="002415F1">
          <w:rPr>
            <w:rFonts w:cstheme="minorBidi"/>
            <w:szCs w:val="25"/>
            <w:lang w:val="en-US" w:bidi="th-TH"/>
          </w:rPr>
          <w:t xml:space="preserve"> transparency in publication and verification of transaction in</w:t>
        </w:r>
      </w:ins>
      <w:r w:rsidR="00DF0C65">
        <w:rPr>
          <w:rFonts w:cstheme="minorBidi"/>
          <w:szCs w:val="25"/>
          <w:lang w:val="en-US" w:bidi="th-TH"/>
        </w:rPr>
        <w:t xml:space="preserve"> </w:t>
      </w:r>
      <w:ins w:id="305" w:author="News24-02" w:date="2020-09-26T21:39:00Z">
        <w:r w:rsidR="00902FC5">
          <w:rPr>
            <w:rFonts w:cstheme="minorBidi"/>
            <w:szCs w:val="25"/>
            <w:lang w:val="en-US" w:bidi="th-TH"/>
          </w:rPr>
          <w:t>Blockchain</w:t>
        </w:r>
      </w:ins>
      <w:del w:id="306" w:author="News24-02" w:date="2020-09-26T21:38:00Z">
        <w:r w:rsidR="00DF0C65" w:rsidDel="00902FC5">
          <w:rPr>
            <w:rFonts w:cstheme="minorBidi"/>
            <w:szCs w:val="25"/>
            <w:lang w:val="en-US" w:bidi="th-TH"/>
          </w:rPr>
          <w:delText>the mechanism</w:delText>
        </w:r>
      </w:del>
      <w:ins w:id="307" w:author="News24-02" w:date="2020-09-26T21:40:00Z">
        <w:r w:rsidR="004E6164">
          <w:rPr>
            <w:rFonts w:cstheme="minorBidi"/>
            <w:szCs w:val="25"/>
            <w:lang w:val="en-US" w:bidi="th-TH"/>
          </w:rPr>
          <w:t>.</w:t>
        </w:r>
      </w:ins>
      <w:del w:id="308" w:author="News24-02" w:date="2020-09-26T21:40:00Z">
        <w:r w:rsidR="00DF0C65" w:rsidDel="002E4EBC">
          <w:rPr>
            <w:rFonts w:cstheme="minorBidi"/>
            <w:szCs w:val="25"/>
            <w:lang w:val="en-US" w:bidi="th-TH"/>
          </w:rPr>
          <w:delText xml:space="preserve"> to</w:delText>
        </w:r>
      </w:del>
      <w:r w:rsidR="00706B5F">
        <w:rPr>
          <w:rFonts w:cstheme="minorBidi"/>
          <w:szCs w:val="25"/>
          <w:lang w:val="en-US" w:bidi="th-TH"/>
        </w:rPr>
        <w:t xml:space="preserve"> </w:t>
      </w:r>
      <w:ins w:id="309" w:author="News24-02" w:date="2020-09-26T21:42:00Z">
        <w:r w:rsidR="004E6164">
          <w:rPr>
            <w:rFonts w:cstheme="minorBidi"/>
            <w:szCs w:val="25"/>
            <w:lang w:val="en-US" w:bidi="th-TH"/>
          </w:rPr>
          <w:t xml:space="preserve">The transparency then </w:t>
        </w:r>
      </w:ins>
      <w:r w:rsidR="00706B5F">
        <w:rPr>
          <w:rFonts w:cstheme="minorBidi"/>
          <w:szCs w:val="25"/>
          <w:lang w:val="en-US" w:bidi="th-TH"/>
        </w:rPr>
        <w:t>create a passive ‘trust’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w:t>
      </w:r>
      <w:ins w:id="310" w:author="News24-02" w:date="2020-09-26T21:40:00Z">
        <w:r w:rsidR="0059340D">
          <w:rPr>
            <w:rFonts w:cstheme="minorBidi"/>
            <w:szCs w:val="25"/>
            <w:lang w:val="en-US" w:bidi="th-TH"/>
          </w:rPr>
          <w:t>,</w:t>
        </w:r>
      </w:ins>
      <w:del w:id="311" w:author="News24-02" w:date="2020-09-26T21:40:00Z">
        <w:r w:rsidR="00CF13A0" w:rsidDel="002E4EBC">
          <w:rPr>
            <w:rFonts w:cstheme="minorBidi"/>
            <w:szCs w:val="25"/>
            <w:lang w:val="en-US" w:bidi="th-TH"/>
          </w:rPr>
          <w:delText>,</w:delText>
        </w:r>
      </w:del>
      <w:ins w:id="312" w:author="News24-02" w:date="2020-09-26T21:05:00Z">
        <w:r w:rsidR="007666AD">
          <w:rPr>
            <w:rFonts w:cstheme="minorBidi"/>
            <w:szCs w:val="25"/>
            <w:lang w:val="en-US" w:bidi="th-TH"/>
          </w:rPr>
          <w:t xml:space="preserve"> so</w:t>
        </w:r>
      </w:ins>
      <w:del w:id="313" w:author="News24-02" w:date="2020-09-26T21:05:00Z">
        <w:r w:rsidR="00CF13A0" w:rsidDel="007666AD">
          <w:rPr>
            <w:rFonts w:cstheme="minorBidi"/>
            <w:szCs w:val="25"/>
            <w:lang w:val="en-US" w:bidi="th-TH"/>
          </w:rPr>
          <w:delText xml:space="preserve"> </w:delText>
        </w:r>
        <w:r w:rsidR="00706B5F" w:rsidDel="007666AD">
          <w:rPr>
            <w:rFonts w:cstheme="minorBidi"/>
            <w:szCs w:val="25"/>
            <w:lang w:val="en-US" w:bidi="th-TH"/>
          </w:rPr>
          <w:delText xml:space="preserve"> while</w:delText>
        </w:r>
      </w:del>
      <w:r w:rsidR="00706B5F">
        <w:rPr>
          <w:rFonts w:cstheme="minorBidi"/>
          <w:szCs w:val="25"/>
          <w:lang w:val="en-US" w:bidi="th-TH"/>
        </w:rPr>
        <w:t xml:space="preserve"> </w:t>
      </w:r>
      <w:ins w:id="314" w:author="News24-02" w:date="2020-09-26T21:43:00Z">
        <w:r w:rsidR="00E847D3">
          <w:rPr>
            <w:rFonts w:cstheme="minorBidi"/>
            <w:szCs w:val="25"/>
            <w:lang w:val="en-US" w:bidi="th-TH"/>
          </w:rPr>
          <w:t>its member</w:t>
        </w:r>
      </w:ins>
      <w:bookmarkStart w:id="315" w:name="_GoBack"/>
      <w:bookmarkEnd w:id="315"/>
      <w:del w:id="316" w:author="News24-02" w:date="2020-09-26T21:43:00Z">
        <w:r w:rsidR="00706B5F" w:rsidDel="00E847D3">
          <w:rPr>
            <w:rFonts w:cstheme="minorBidi"/>
            <w:szCs w:val="25"/>
            <w:lang w:val="en-US" w:bidi="th-TH"/>
          </w:rPr>
          <w:delText>they</w:delText>
        </w:r>
      </w:del>
      <w:r w:rsidR="00706B5F">
        <w:rPr>
          <w:rFonts w:cstheme="minorBidi"/>
          <w:szCs w:val="25"/>
          <w:lang w:val="en-US" w:bidi="th-TH"/>
        </w:rPr>
        <w:t xml:space="preserve"> can entrust their transaction into the chain. </w:t>
      </w:r>
      <w:r w:rsidR="00706B5F">
        <w:rPr>
          <w:rFonts w:cstheme="minorBidi"/>
          <w:szCs w:val="25"/>
          <w:lang w:val="en-US" w:bidi="th-TH"/>
        </w:rPr>
        <w:fldChar w:fldCharType="begin" w:fldLock="1"/>
      </w:r>
      <w:r w:rsidR="00706B5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sidR="00706B5F">
        <w:rPr>
          <w:rFonts w:cstheme="minorBidi"/>
          <w:szCs w:val="25"/>
          <w:lang w:val="en-US" w:bidi="th-TH"/>
        </w:rPr>
        <w:fldChar w:fldCharType="separate"/>
      </w:r>
      <w:r w:rsidR="00706B5F" w:rsidRPr="0020354F">
        <w:rPr>
          <w:rFonts w:cstheme="minorBidi"/>
          <w:noProof/>
          <w:szCs w:val="25"/>
          <w:lang w:val="en-US" w:bidi="th-TH"/>
        </w:rPr>
        <w:t>[20]</w:t>
      </w:r>
      <w:r w:rsidR="00706B5F">
        <w:rPr>
          <w:rFonts w:cstheme="minorBidi"/>
          <w:szCs w:val="25"/>
          <w:lang w:val="en-US" w:bidi="th-TH"/>
        </w:rPr>
        <w:fldChar w:fldCharType="end"/>
      </w:r>
      <w:r w:rsidR="00706B5F">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Smartcontract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smartcontract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r w:rsidR="00BE1F98">
        <w:rPr>
          <w:lang w:val="en-US"/>
        </w:rPr>
        <w:t xml:space="preserve">smartcontract rely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77777777" w:rsidR="00794B3A" w:rsidRDefault="000410E8" w:rsidP="00E7596C">
      <w:pPr>
        <w:pStyle w:val="BodyText"/>
        <w:rPr>
          <w:ins w:id="317" w:author="SemiA Petnathean" w:date="2020-09-14T06:00:00Z"/>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Mr.Bob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in smartcontract</w:t>
      </w:r>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Mr.Bob.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089CAD67" w14:textId="03BC34CA" w:rsidR="009303D9" w:rsidRDefault="00705892" w:rsidP="00E7596C">
      <w:pPr>
        <w:pStyle w:val="BodyText"/>
        <w:rPr>
          <w:rtl/>
          <w:cs/>
          <w:lang w:val="en-US"/>
        </w:rPr>
      </w:pPr>
      <w:ins w:id="318" w:author="SemiA Petnathean" w:date="2020-09-14T06:01:00Z">
        <w:r>
          <w:rPr>
            <w:lang w:val="en-US"/>
          </w:rPr>
          <w:t>D</w:t>
        </w:r>
      </w:ins>
      <w:moveToRangeStart w:id="319" w:author="SemiA Petnathean" w:date="2020-09-13T18:17:00Z" w:name="move50913490"/>
      <w:moveTo w:id="320" w:author="SemiA Petnathean" w:date="2020-09-13T18:17:00Z">
        <w:del w:id="321" w:author="SemiA Petnathean" w:date="2020-09-14T05:49:00Z">
          <w:r w:rsidR="00F20C4C" w:rsidRPr="007145FC" w:rsidDel="008F46D2">
            <w:rPr>
              <w:rFonts w:cstheme="minorBidi"/>
              <w:szCs w:val="25"/>
              <w:lang w:val="en-US" w:bidi="th-TH"/>
              <w:rPrChange w:id="322" w:author="SemiA Petnathean" w:date="2020-09-14T05:50:00Z">
                <w:rPr>
                  <w:rFonts w:cstheme="minorBidi"/>
                  <w:color w:val="FF0000"/>
                  <w:szCs w:val="25"/>
                  <w:lang w:val="en-US" w:bidi="th-TH"/>
                </w:rPr>
              </w:rPrChange>
            </w:rPr>
            <w:delText>However, d</w:delText>
          </w:r>
        </w:del>
        <w:r w:rsidR="00F20C4C" w:rsidRPr="007145FC">
          <w:rPr>
            <w:rFonts w:cstheme="minorBidi"/>
            <w:szCs w:val="25"/>
            <w:lang w:val="en-US" w:bidi="th-TH"/>
            <w:rPrChange w:id="323" w:author="SemiA Petnathean" w:date="2020-09-14T05:50:00Z">
              <w:rPr>
                <w:rFonts w:cstheme="minorBidi"/>
                <w:color w:val="FF0000"/>
                <w:szCs w:val="25"/>
                <w:lang w:val="en-US" w:bidi="th-TH"/>
              </w:rPr>
            </w:rPrChange>
          </w:rPr>
          <w:t>ue to unique nature of healthcare environment that emphasize on confidentiality of data</w:t>
        </w:r>
      </w:moveTo>
      <w:ins w:id="324" w:author="SemiA Petnathean" w:date="2020-09-14T06:01:00Z">
        <w:r>
          <w:rPr>
            <w:rFonts w:cstheme="minorBidi"/>
            <w:szCs w:val="25"/>
            <w:lang w:val="en-US" w:bidi="th-TH"/>
          </w:rPr>
          <w:t>, this</w:t>
        </w:r>
      </w:ins>
      <w:moveTo w:id="325" w:author="SemiA Petnathean" w:date="2020-09-13T18:17:00Z">
        <w:r w:rsidR="00F20C4C" w:rsidRPr="007145FC">
          <w:rPr>
            <w:rFonts w:cstheme="minorBidi"/>
            <w:szCs w:val="25"/>
            <w:lang w:val="en-US" w:bidi="th-TH"/>
            <w:rPrChange w:id="326" w:author="SemiA Petnathean" w:date="2020-09-14T05:50:00Z">
              <w:rPr>
                <w:rFonts w:cstheme="minorBidi"/>
                <w:color w:val="FF0000"/>
                <w:szCs w:val="25"/>
                <w:lang w:val="en-US" w:bidi="th-TH"/>
              </w:rPr>
            </w:rPrChange>
          </w:rPr>
          <w:t xml:space="preserve"> cause limit in implementation of the technology</w:t>
        </w:r>
      </w:moveTo>
      <w:ins w:id="327" w:author="SemiA Petnathean" w:date="2020-09-14T06:02:00Z">
        <w:r w:rsidR="00DB5907">
          <w:rPr>
            <w:rFonts w:cstheme="minorBidi"/>
            <w:szCs w:val="25"/>
            <w:lang w:val="en-US" w:bidi="th-TH"/>
          </w:rPr>
          <w:t xml:space="preserve"> in the environment</w:t>
        </w:r>
      </w:ins>
      <w:moveTo w:id="328" w:author="SemiA Petnathean" w:date="2020-09-13T18:17:00Z">
        <w:r w:rsidR="00F20C4C" w:rsidRPr="007145FC">
          <w:rPr>
            <w:rFonts w:cstheme="minorBidi"/>
            <w:szCs w:val="25"/>
            <w:lang w:val="en-US" w:bidi="th-TH"/>
            <w:rPrChange w:id="329" w:author="SemiA Petnathean" w:date="2020-09-14T05:50:00Z">
              <w:rPr>
                <w:rFonts w:cstheme="minorBidi"/>
                <w:color w:val="FF0000"/>
                <w:szCs w:val="25"/>
                <w:lang w:val="en-US" w:bidi="th-TH"/>
              </w:rPr>
            </w:rPrChange>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7145FC">
          <w:rPr>
            <w:rFonts w:cstheme="minorBidi"/>
            <w:szCs w:val="25"/>
            <w:lang w:val="en-US" w:bidi="th-TH"/>
            <w:rPrChange w:id="330" w:author="SemiA Petnathean" w:date="2020-09-14T05:50:00Z">
              <w:rPr>
                <w:rFonts w:cstheme="minorBidi"/>
                <w:color w:val="FF0000"/>
                <w:szCs w:val="25"/>
                <w:lang w:val="en-US" w:bidi="th-TH"/>
              </w:rPr>
            </w:rPrChange>
          </w:rPr>
          <w:fldChar w:fldCharType="begin" w:fldLock="1"/>
        </w:r>
        <w:r w:rsidR="00F20C4C" w:rsidRPr="007145FC">
          <w:rPr>
            <w:rFonts w:cstheme="minorBidi"/>
            <w:szCs w:val="25"/>
            <w:lang w:val="en-US" w:bidi="th-TH"/>
            <w:rPrChange w:id="331" w:author="SemiA Petnathean" w:date="2020-09-14T05:50:00Z">
              <w:rPr>
                <w:rFonts w:cstheme="minorBidi"/>
                <w:color w:val="FF0000"/>
                <w:szCs w:val="25"/>
                <w:lang w:val="en-US" w:bidi="th-TH"/>
              </w:rPr>
            </w:rPrChange>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F20C4C" w:rsidRPr="007145FC">
          <w:rPr>
            <w:rFonts w:cstheme="minorBidi"/>
            <w:szCs w:val="25"/>
            <w:lang w:val="en-US" w:bidi="th-TH"/>
            <w:rPrChange w:id="332" w:author="SemiA Petnathean" w:date="2020-09-14T05:50:00Z">
              <w:rPr>
                <w:rFonts w:cstheme="minorBidi"/>
                <w:color w:val="FF0000"/>
                <w:szCs w:val="25"/>
                <w:lang w:val="en-US" w:bidi="th-TH"/>
              </w:rPr>
            </w:rPrChange>
          </w:rPr>
          <w:fldChar w:fldCharType="separate"/>
        </w:r>
        <w:r w:rsidR="00F20C4C" w:rsidRPr="007145FC">
          <w:rPr>
            <w:rFonts w:cstheme="minorBidi"/>
            <w:noProof/>
            <w:szCs w:val="25"/>
            <w:lang w:val="en-US" w:bidi="th-TH"/>
            <w:rPrChange w:id="333" w:author="SemiA Petnathean" w:date="2020-09-14T05:50:00Z">
              <w:rPr>
                <w:rFonts w:cstheme="minorBidi"/>
                <w:noProof/>
                <w:color w:val="FF0000"/>
                <w:szCs w:val="25"/>
                <w:lang w:val="en-US" w:bidi="th-TH"/>
              </w:rPr>
            </w:rPrChange>
          </w:rPr>
          <w:t>[17]–[19]</w:t>
        </w:r>
        <w:r w:rsidR="00F20C4C" w:rsidRPr="007145FC">
          <w:rPr>
            <w:rFonts w:cstheme="minorBidi"/>
            <w:szCs w:val="25"/>
            <w:lang w:val="en-US" w:bidi="th-TH"/>
            <w:rPrChange w:id="334" w:author="SemiA Petnathean" w:date="2020-09-14T05:50:00Z">
              <w:rPr>
                <w:rFonts w:cstheme="minorBidi"/>
                <w:color w:val="FF0000"/>
                <w:szCs w:val="25"/>
                <w:lang w:val="en-US" w:bidi="th-TH"/>
              </w:rPr>
            </w:rPrChange>
          </w:rPr>
          <w:fldChar w:fldCharType="end"/>
        </w:r>
        <w:r w:rsidR="00F20C4C" w:rsidRPr="007145FC">
          <w:rPr>
            <w:rFonts w:cstheme="minorBidi"/>
            <w:szCs w:val="25"/>
            <w:lang w:val="en-US" w:bidi="th-TH"/>
            <w:rPrChange w:id="335" w:author="SemiA Petnathean" w:date="2020-09-14T05:50:00Z">
              <w:rPr>
                <w:rFonts w:cstheme="minorBidi"/>
                <w:color w:val="FF0000"/>
                <w:szCs w:val="25"/>
                <w:lang w:val="en-US" w:bidi="th-TH"/>
              </w:rPr>
            </w:rPrChange>
          </w:rPr>
          <w:t>.</w:t>
        </w:r>
      </w:moveTo>
      <w:moveToRangeEnd w:id="319"/>
      <w:ins w:id="336" w:author="SemiA Petnathean" w:date="2020-09-14T05:51:00Z">
        <w:r w:rsidR="000945DC">
          <w:rPr>
            <w:rFonts w:cstheme="minorBidi"/>
            <w:szCs w:val="25"/>
            <w:lang w:val="en-US" w:bidi="th-TH"/>
          </w:rPr>
          <w:t xml:space="preserve"> </w:t>
        </w:r>
      </w:ins>
      <w:ins w:id="337" w:author="SemiA Petnathean" w:date="2020-09-14T05:59:00Z">
        <w:r w:rsidR="00323839">
          <w:rPr>
            <w:rFonts w:cstheme="minorBidi"/>
            <w:szCs w:val="25"/>
            <w:lang w:val="en-US" w:bidi="th-TH"/>
          </w:rPr>
          <w:t>So, in this work w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 xml:space="preserve">IHE XDS.b Profile serve its purpose as central hub for health document exchange between different enterprises. This make the profile best compatible with Blockchain technology as it will secure availability of health information exchange while increase </w:t>
        </w:r>
        <w:r w:rsidR="00323839">
          <w:rPr>
            <w:rFonts w:cstheme="minorBidi"/>
            <w:szCs w:val="25"/>
            <w:lang w:val="en-US" w:bidi="th-TH"/>
          </w:rPr>
          <w:lastRenderedPageBreak/>
          <w:t>the survival chance of medical operation continuity when one organization compromised by ransomware as they may have replica of data available on other in the network.</w:t>
        </w:r>
      </w:ins>
    </w:p>
    <w:p w14:paraId="031F21C1" w14:textId="77777777"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59E61F85">
                <wp:extent cx="2828925" cy="1885950"/>
                <wp:effectExtent l="0" t="0" r="9525" b="0"/>
                <wp:docPr id="36" name="Group 36"/>
                <wp:cNvGraphicFramePr/>
                <a:graphic xmlns:a="http://schemas.openxmlformats.org/drawingml/2006/main">
                  <a:graphicData uri="http://schemas.microsoft.com/office/word/2010/wordprocessingGroup">
                    <wpg:wgp>
                      <wpg:cNvGrpSpPr/>
                      <wpg:grpSpPr>
                        <a:xfrm>
                          <a:off x="0" y="0"/>
                          <a:ext cx="2828925" cy="1885950"/>
                          <a:chOff x="0" y="0"/>
                          <a:chExt cx="2828925" cy="1885950"/>
                        </a:xfrm>
                      </wpg:grpSpPr>
                      <wpg:grpSp>
                        <wpg:cNvPr id="19" name="Group 19"/>
                        <wpg:cNvGrpSpPr/>
                        <wpg:grpSpPr>
                          <a:xfrm>
                            <a:off x="0" y="38100"/>
                            <a:ext cx="495300" cy="1695450"/>
                            <a:chOff x="0" y="0"/>
                            <a:chExt cx="495300" cy="1695450"/>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8E18E8" w:rsidRPr="008E18E8" w:rsidRDefault="008E18E8"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8E18E8" w:rsidRPr="008E18E8" w:rsidRDefault="008E18E8"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8E18E8" w:rsidRPr="008E18E8" w:rsidRDefault="008E18E8"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8.5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">
                <v:group id="Group 19" o:spid="_x0000_s1030" style="position:absolute;top:381;width:4953;height:16954" coordsize="4953,1695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fAdrh8EAAADbAAAADwAAAGRycy9kb3ducmV2LnhtbERPTYvCMBC9C/sfwix4&#10;07S7KG7XKCKueBBBXRBvQzO2xWZSmtjWf28Ewds83udM550pRUO1KywriIcRCOLU6oIzBf/Hv8EE&#10;hPPIGkvLpOBODuazj94UE21b3lNz8JkIIewSVJB7XyVSujQng25oK+LAXWxt0AdYZ1LX2IZwU8qv&#10;KBpLgwWHhhwrWuaUXg83o2DdYrv4jlfN9npZ3s/H0e60jUmp/me3+AXhqfNv8cu90WH+Dz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fAdrh8EAAADbAAAADwAA&#10;AAAAAAAAAAAAAACqAgAAZHJzL2Rvd25yZXYueG1sUEsFBgAAAAAEAAQA+gAAAJgDAAAAAA==&#10;">
                  <v:group id="Group 5" o:spid="_x0000_s1031" style="position:absolute;width:4953;height:3905" coordsize="495300,39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oval id="Oval 3" o:spid="_x0000_s1032" style="position:absolute;left:76200;top:28575;width:333375;height:333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BGNMIA&#10;AADaAAAADwAAAGRycy9kb3ducmV2LnhtbESPQWvCQBSE74L/YXlCb7qxhbSkriKlQq5J9ODtkX1m&#10;g9m3IbvVpL++Kwg9DjPfDLPZjbYTNxp861jBepWAIK6dbrlRcKwOyw8QPiBr7ByTgok87Lbz2QYz&#10;7e5c0K0MjYgl7DNUYELoMyl9bciiX7meOHoXN1gMUQ6N1APeY7nt5GuSpNJiy3HBYE9fhupr+WMV&#10;vE2n71SbUh+L5v1QjfnZ/k5npV4W4/4TRKAx/IefdK4jB48r8QbI7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YEY0wgAAANoAAAAPAAAAAAAAAAAAAAAAAJgCAABkcnMvZG93&#10;bnJldi54bWxQSwUGAAAAAAQABAD1AAAAhwMAAAAA&#10;" fillcolor="white [3212]" strokecolor="black [3213]" strokeweight="1.75pt">
                      <v:stroke joinstyle="miter"/>
                      <v:textbox>
                        <w:txbxContent>
                          <w:p w14:paraId="6D169939" w14:textId="71087EDE" w:rsidR="00E416C0" w:rsidRPr="00E416C0" w:rsidRDefault="00E416C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OGoYsIA&#10;AADaAAAADwAAAGRycy9kb3ducmV2LnhtbESPzWrDMBCE74G8g9hAbomcEkpwIps2UNqSQ2l+7ltp&#10;Y5taKyMptvP2VaHQ4zAz3zC7crSt6MmHxrGC1TIDQaydabhScD69LDYgQkQ22DomBXcKUBbTyQ5z&#10;4wb+pP4YK5EgHHJUUMfY5VIGXZPFsHQdcfKuzluMSfpKGo9DgttWPmTZo7TYcFqosaN9Tfr7eLMK&#10;Lu76PFj9xe/9/aO5vR681puDUvPZ+LQFEWmM/+G/9ptRsIbfK+kGyOI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4ahiwgAAANoAAAAPAAAAAAAAAAAAAAAAAJgCAABkcnMvZG93&#10;bnJldi54bWxQSwUGAAAAAAQABAD1AAAAhwMAAAAA&#10;" filled="f" stroked="f" strokeweight="1pt">
                      <v:textbox>
                        <w:txbxContent>
                          <w:p w14:paraId="3F47D93E" w14:textId="59C39CFF" w:rsidR="008E18E8" w:rsidRPr="008E18E8" w:rsidRDefault="008E18E8"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3vM+MUAAADbAAAADwAAAGRycy9kb3ducmV2LnhtbESPQWvCQBCF74L/YRnBm27UIiV1lRoQ&#10;pXiJLS29DdkxSZudDdlV03/fOQjeZnhv3vtmteldo67Uhdqzgdk0AUVceFtzaeDjfTd5BhUissXG&#10;Mxn4owCb9XCwwtT6G+d0PcVSSQiHFA1UMbap1qGoyGGY+pZYtLPvHEZZu1LbDm8S7ho9T5Kldliz&#10;NFTYUlZR8Xu6OAP95/xtly2W5/w7f/rKfmb78rhlY8aj/vUFVKQ+Psz364MVfKGXX2QAvf4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3vM+MUAAADbAAAADwAAAAAAAAAA&#10;AAAAAAChAgAAZHJzL2Rvd25yZXYueG1sUEsFBgAAAAAEAAQA+QAAAJMDAAAAAA==&#10;" strokecolor="black [3213]" strokeweight="1.5pt">
                    <v:stroke joinstyle="miter"/>
                  </v:line>
                </v:group>
                <v:group id="Group 27" o:spid="_x0000_s1035" style="position:absolute;left:10763;width:8477;height:12477" coordsize="8477,1247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rect id="Rectangle 9" o:spid="_x0000_s1036" style="position:absolute;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7MAssQA&#10;AADaAAAADwAAAGRycy9kb3ducmV2LnhtbESPQWsCMRSE74X+h/AKXqRm60Hq1ihSUBfBgloP3h6b&#10;52bp5iVsoq7/3ghCj8PMfMNMZp1txIXaUDtW8DHIQBCXTtdcKfjdL94/QYSIrLFxTApuFGA2fX2Z&#10;YK7dlbd02cVKJAiHHBWYGH0uZSgNWQwD54mTd3KtxZhkW0nd4jXBbSOHWTaSFmtOCwY9fRsq/3Zn&#10;q2CxMv25XG8Ovgg/Jzss/HLVPyrVe+vmXyAidfE//GwXWsEYHlfSDZDT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zALLEAAAA2gAAAA8AAAAAAAAAAAAAAAAAmAIAAGRycy9k&#10;b3ducmV2LnhtbFBLBQYAAAAABAAEAPUAAACJAwAAAAA=&#10;" filled="f" strokecolor="black [3213]" strokeweight="2pt">
                    <v:textbox>
                      <w:txbxContent>
                        <w:p w14:paraId="6D40C609" w14:textId="466D4B4F" w:rsidR="008E18E8" w:rsidRPr="008E18E8" w:rsidRDefault="008E18E8"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cSj18IAAADbAAAADwAAAGRycy9kb3ducmV2LnhtbERPS2vCQBC+C/6HZYTedGOgD6KrSLXS&#10;S4uNj/OYHbOh2dmQ3cb033cLgrf5+J4zX/a2Fh21vnKsYDpJQBAXTldcKjjs38YvIHxA1lg7JgW/&#10;5GG5GA7mmGl35S/q8lCKGMI+QwUmhCaT0heGLPqJa4gjd3GtxRBhW0rd4jWG21qmSfIkLVYcGww2&#10;9Gqo+M5/rIKj6SR+fjxvTudtJ9fpY7ort6lSD6N+NQMRqA938c39ruP8Kfz/Eg+Qi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4cSj18IAAADbAAAADwAAAAAAAAAAAAAA&#10;AAChAgAAZHJzL2Rvd25yZXYueG1sUEsFBgAAAAAEAAQA+QAAAJADAAAAAA==&#10;" strokecolor="black [3213]" strokeweight="1.5pt">
                    <v:stroke joinstyle="miter"/>
                  </v:line>
                </v:group>
                <v:group id="Group 28" o:spid="_x0000_s1038" style="position:absolute;left:23336;top:190;width:4953;height:16764" coordsize="4953,1676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0nBKHCAAAA2wAAAA8A&#10;AAAAAAAAAAAAAAAAqgIAAGRycy9kb3ducmV2LnhtbFBLBQYAAAAABAAEAPoAAACZAwAAAAA=&#10;">
                  <v:group id="Group 6" o:spid="_x0000_s1039" style="position:absolute;width:4953;height:3905" coordsize="495300,39052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7" o:spid="_x0000_s1040" style="position:absolute;left:76200;top:28575;width:333375;height:3333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tAN8AA&#10;AADaAAAADwAAAGRycy9kb3ducmV2LnhtbESPQYvCMBSE74L/ITzBm6Yq6FKNIqLg1eoevD2aZ1Ns&#10;XkoTtfXXbxYEj8PMfMOsNq2txJMaXzpWMBknIIhzp0suFFzOh9EPCB+QNVaOSUFHHjbrfm+FqXYv&#10;PtEzC4WIEPYpKjAh1KmUPjdk0Y9dTRy9m2sshiibQuoGXxFuKzlNkrm0WHJcMFjTzlB+zx5Wwaz7&#10;3c+1yfTlVCwO5/Z4te/uqtRw0G6XIAK14Rv+tI9awQL+r8QbIN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FtAN8AAAADaAAAADwAAAAAAAAAAAAAAAACYAgAAZHJzL2Rvd25y&#10;ZXYueG1sUEsFBgAAAAAEAAQA9QAAAIUDAAAAAA==&#10;" fillcolor="white [3212]" strokecolor="black [3213]" strokeweight="1.75pt">
                      <v:stroke joinstyle="miter"/>
                      <v:textbox>
                        <w:txbxContent>
                          <w:p w14:paraId="2F8868B3" w14:textId="77777777" w:rsidR="008E18E8" w:rsidRPr="00E416C0" w:rsidRDefault="008E18E8"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ayiZ78A&#10;AADaAAAADwAAAGRycy9kb3ducmV2LnhtbERPPWvDMBDdA/0P4grZYrkdinGthKZQ2pIh1En3q3Sx&#10;TayTkRTb+ffREOj4eN/VZra9GMmHzrGCpywHQayd6bhRcDx8rAoQISIb7B2TgisF2KwfFhWWxk38&#10;Q2MdG5FCOJSooI1xKKUMuiWLIXMDceJOzluMCfpGGo9TCre9fM7zF2mx49TQ4kDvLelzfbEKft1p&#10;O1n9x9/jdd9dPnde62Kn1PJxfnsFEWmO/+K7+8soSFvTlXQD5Po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VrKJnvwAAANoAAAAPAAAAAAAAAAAAAAAAAJgCAABkcnMvZG93bnJl&#10;di54bWxQSwUGAAAAAAQABAD1AAAAhAMAAAAA&#10;" filled="f" stroked="f" strokeweight="1pt">
                      <v:textbox>
                        <w:txbxContent>
                          <w:p w14:paraId="7B0CB9CD" w14:textId="31BA4F5F" w:rsidR="008E18E8" w:rsidRPr="008E18E8" w:rsidRDefault="008E18E8"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OX3FMMAAADbAAAADwAAAGRycy9kb3ducmV2LnhtbERPTWvCQBC9C/6HZYTedGNaRKKboAFp&#10;Kb3ESou3ITsm0exsyG41/fddQehtHu9z1tlgWnGl3jWWFcxnEQji0uqGKwWHz910CcJ5ZI2tZVLw&#10;Sw6ydDxaY6LtjQu67n0lQgi7BBXU3neJlK6syaCb2Y44cCfbG/QB9pXUPd5CuGllHEULabDh0FBj&#10;R3lN5WX/YxQMX/H7Ln9enIpj8fKdn+ev1ceWlXqaDJsVCE+D/xc/3G86zI/h/ks4QKZ/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zl9xTDAAAA2wAAAA8AAAAAAAAAAAAA&#10;AAAAoQIAAGRycy9kb3ducmV2LnhtbFBLBQYAAAAABAAEAPkAAACRAwAAAAA=&#10;" strokecolor="black [3213]" strokeweight="1.5pt">
                    <v:stroke joinstyle="miter"/>
                  </v:line>
                  <v:rect id="Rectangle 16" o:spid="_x0000_s1043" style="position:absolute;left:-667;top:8858;width:8667;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vuUb4A&#10;AADbAAAADwAAAGRycy9kb3ducmV2LnhtbERPy6rCMBDdX/Afwgh3I5rqQqUaRYqiOx/1A4ZmbIrN&#10;pDRRe//eCMLdzeE8Z7nubC2e1PrKsYLxKAFBXDhdcangmu+GcxA+IGusHZOCP/KwXvV+lphq9+Iz&#10;PS+hFDGEfYoKTAhNKqUvDFn0I9cQR+7mWoshwraUusVXDLe1nCTJVFqsODYYbCgzVNwvD6tgJm2+&#10;P1XGDrJtcjsejfF51in12+82CxCBuvAv/roPOs6fwueXeIBcv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EFb7lG+AAAA2wAAAA8AAAAAAAAAAAAAAAAAmAIAAGRycy9kb3ducmV2&#10;LnhtbFBLBQYAAAAABAAEAPUAAACDAwAAAAA=&#10;" filled="f" stroked="f" strokeweight="1pt">
                    <v:textbox>
                      <w:txbxContent>
                        <w:p w14:paraId="3AC493B5" w14:textId="66675D00" w:rsidR="008E18E8" w:rsidRPr="008E18E8" w:rsidRDefault="008E18E8"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uhOsQAAADbAAAADwAAAGRycy9kb3ducmV2LnhtbESPQYvCMBSE78L+h/AW&#10;vGlaF2WtRhHZFQ8iqAvi7dE822LzUppsW/+9EQSPw8x8w8yXnSlFQ7UrLCuIhxEI4tTqgjMFf6ff&#10;wTcI55E1lpZJwZ0cLBcfvTkm2rZ8oOboMxEg7BJUkHtfJVK6NCeDbmgr4uBdbW3QB1lnUtfYBrgp&#10;5SiKJtJgwWEhx4rWOaW3479RsGmxXX3FP83udl3fL6fx/ryLSan+Z7eagfDU+Xf41d5qBaMp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muhOsQAAADbAAAA&#10;DwAAAAAAAAAAAAAAAACqAgAAZHJzL2Rvd25yZXYueG1sUEsFBgAAAAAEAAQA+gAAAJsDAAAAAA==&#10;">
                  <v:rect id="Rectangle 18" o:spid="_x0000_s1045" style="position:absolute;width:14097;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IYbsMA&#10;AADbAAAADwAAAGRycy9kb3ducmV2LnhtbESPQW/CMAyF75P2HyJP2m2k4zChQkAwaRoThwk27iYx&#10;bUXjVEloy7+fD5O42XrP731erEbfqp5iagIbeJ0UoIhtcA1XBn5/Pl5moFJGdtgGJgM3SrBaPj4s&#10;sHRh4D31h1wpCeFUooE6567UOtmaPKZJ6IhFO4foMcsaK+0iDhLuWz0tijftsWFpqLGj95rs5XD1&#10;Bo7hvBm8PfFXf/turp+7aO1sZ8zz07ieg8o05rv5/3rrBF9g5RcZQ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qIYbsMAAADbAAAADwAAAAAAAAAAAAAAAACYAgAAZHJzL2Rv&#10;d25yZXYueG1sUEsFBgAAAAAEAAQA9QAAAIgDAAAAAA==&#10;" filled="f" stroked="f" strokeweight="1pt">
                    <v:textbox>
                      <w:txbxContent>
                        <w:p w14:paraId="17897172" w14:textId="7657C251" w:rsidR="008E18E8" w:rsidRPr="008E18E8" w:rsidRDefault="008E18E8" w:rsidP="008E18E8">
                          <w:pPr>
                            <w:rPr>
                              <w:color w:val="000000" w:themeColor="text1"/>
                            </w:rPr>
                          </w:pPr>
                          <w:r>
                            <w:rPr>
                              <w:color w:val="000000" w:themeColor="text1"/>
                            </w:rPr>
                            <w:t xml:space="preserve">Search </w:t>
                          </w:r>
                          <w:r w:rsidR="00850234">
                            <w:rPr>
                              <w:color w:val="000000" w:themeColor="text1"/>
                            </w:rPr>
                            <w:t>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ZtUa8IAAADbAAAADwAAAGRycy9kb3ducmV2LnhtbERPy4rCMBTdD/gP4QruxlQXg1ON4gNh&#10;VoLaGXB3bW6banNTmqjt308WA7M8nPdi1dlaPKn1lWMFk3ECgjh3uuJSQXbev89A+ICssXZMCnry&#10;sFoO3haYavfiIz1PoRQxhH2KCkwITSqlzw1Z9GPXEEeucK3FEGFbSt3iK4bbWk6T5ENarDg2GGxo&#10;ayi/nx5WweV7c/g83/os2/ZV8bjuNj+Xwig1GnbrOYhAXfgX/7m/tIJpXB+/xB8gl7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ZtUa8IAAADbAAAADwAAAAAAAAAAAAAA&#10;AAChAgAAZHJzL2Rvd25yZXYueG1sUEsFBgAAAAAEAAQA+QAAAJADAAAAAA==&#10;" strokecolor="black [3213]" strokeweight="1.75pt">
                    <v:stroke endarrow="block" joinstyle="miter"/>
                  </v:shape>
                </v:group>
                <v:group id="Group 30" o:spid="_x0000_s1047" style="position:absolute;left:1714;top:8572;width:14097;height:3143" coordsize="14097,314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aInnrCAAAA2wAAAA8A&#10;AAAAAAAAAAAAAAAAqgIAAGRycy9kb3ducmV2LnhtbFBLBQYAAAAABAAEAPoAAACZAwAAAAA=&#10;">
                  <v:shape id="Straight Arrow Connector 21" o:spid="_x0000_s1048" type="#_x0000_t32" style="position:absolute;left:857;top:571;width:1238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lOdu8UAAADbAAAADwAAAGRycy9kb3ducmV2LnhtbESPzWrDMBCE74G+g9hCb4lsF5rgRAkl&#10;obS+NL/kvFgb29RauZZqO336qhDIcZiZb5jFajC16Kh1lWUF8SQCQZxbXXGh4HR8G89AOI+ssbZM&#10;Cq7kYLV8GC0w1bbnPXUHX4gAYZeigtL7JpXS5SUZdBPbEAfvYluDPsi2kLrFPsBNLZMoepEGKw4L&#10;JTa0Lin/OvwYBdkuq1BOf7+fN8fr53s9bLeXc6fU0+PwOgfhafD38K39oRUkMfx/CT9ALv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lOdu8UAAADbAAAADwAAAAAAAAAA&#10;AAAAAAChAgAAZHJzL2Rvd25yZXYueG1sUEsFBgAAAAAEAAQA+QAAAJMDAAAAAA==&#10;" strokecolor="black [3213]" strokeweight="1.75pt">
                    <v:stroke startarrow="block" joinstyle="miter"/>
                  </v:shape>
                  <v:rect id="Rectangle 22" o:spid="_x0000_s1049" style="position:absolute;width:14097;height:31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blOcMA&#10;AADbAAAADwAAAGRycy9kb3ducmV2LnhtbESPT2sCMRTE7wW/Q3hCbzXrHopsjVKFUsWD+Kf31+S5&#10;u7h5WZK4u357Uyh4HGbmN8x8OdhGdORD7VjBdJKBINbO1FwqOJ++3mYgQkQ22DgmBXcKsFyMXuZY&#10;GNfzgbpjLEWCcChQQRVjW0gZdEUWw8S1xMm7OG8xJulLaTz2CW4bmWfZu7RYc1qosKV1Rfp6vFkF&#10;P+6y6q3+5W1339e3753XerZT6nU8fH6AiDTEZ/i/vTEK8hz+vqQfIB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SblOcMAAADbAAAADwAAAAAAAAAAAAAAAACYAgAAZHJzL2Rv&#10;d25yZXYueG1sUEsFBgAAAAAEAAQA9QAAAIgDAAAAAA==&#10;" filled="f" stroked="f" strokeweight="1pt">
                    <v:textbox>
                      <w:txbxContent>
                        <w:p w14:paraId="777CEBD9" w14:textId="50E1309B" w:rsidR="00850234" w:rsidRPr="008E18E8" w:rsidRDefault="00342BEE" w:rsidP="00850234">
                          <w:pPr>
                            <w:rPr>
                              <w:color w:val="000000" w:themeColor="text1"/>
                            </w:rPr>
                          </w:pPr>
                          <w:r>
                            <w:rPr>
                              <w:color w:val="000000" w:themeColor="text1"/>
                            </w:rPr>
                            <w:t>Return</w:t>
                          </w:r>
                          <w:r w:rsidR="00850234">
                            <w:rPr>
                              <w:color w:val="000000" w:themeColor="text1"/>
                            </w:rPr>
                            <w:t xml:space="preserve"> Mr.Bob registry</w:t>
                          </w:r>
                        </w:p>
                      </w:txbxContent>
                    </v:textbox>
                  </v:rect>
                </v:group>
                <v:group id="Group 34" o:spid="_x0000_s1050" style="position:absolute;left:2762;top:12096;width:23050;height:4096" coordorigin=",-285" coordsize="23050,40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bOYecQAAADbAAAADwAAAGRycy9kb3ducmV2LnhtbESPT4vCMBTE7wt+h/AE&#10;b2tadUWqUURc8SCCf0C8PZpnW2xeSpNt67ffLAh7HGbmN8xi1ZlSNFS7wrKCeBiBIE6tLjhTcL18&#10;f85AOI+ssbRMCl7kYLXsfSww0bblEzVnn4kAYZeggtz7KpHSpTkZdENbEQfvYWuDPsg6k7rGNsBN&#10;KUdRNJUGCw4LOVa0ySl9nn+Mgl2L7Xocb5vD87F53S9fx9shJqUG/W49B+Gp8//hd3uvFYwn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bOYecQAAADbAAAA&#10;DwAAAAAAAAAAAAAAAACqAgAAZHJzL2Rvd25yZXYueG1sUEsFBgAAAAAEAAQA+gAAAJsDAAAAAA==&#10;">
                  <v:shape id="Straight Arrow Connector 23" o:spid="_x0000_s1051" type="#_x0000_t32" style="position:absolute;width:230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8SkOMcAAADbAAAADwAAAGRycy9kb3ducmV2LnhtbESPQWvCQBSE7wX/w/KEXorZqFAkZpVS&#10;W6jFQ4wePD6zzyRt9m3Irpr6691CocdhZr5h0mVvGnGhztWWFYyjGARxYXXNpYL97n00A+E8ssbG&#10;Min4IQfLxeAhxUTbK2/pkvtSBAi7BBVU3reJlK6oyKCLbEscvJPtDPogu1LqDq8Bbho5ieNnabDm&#10;sFBhS68VFd/52SjI2id32K332eftvDG342z1ZrMvpR6H/cschKfe/4f/2h9awWQKv1/CD5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xKQ4xwAAANsAAAAPAAAAAAAA&#10;AAAAAAAAAKECAABkcnMvZG93bnJldi54bWxQSwUGAAAAAAQABAD5AAAAlQMAAAAA&#10;" strokecolor="black [3213]" strokeweight="1.5pt">
                    <v:stroke endarrow="block" joinstyle="miter"/>
                  </v:shape>
                  <v:rect id="Rectangle 24" o:spid="_x0000_s1052" style="position:absolute;left:381;top:-285;width:22574;height:40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YPY1sMA&#10;AADbAAAADwAAAGRycy9kb3ducmV2LnhtbESPT2sCMRTE7wW/Q3iCt5pVpMhqFBWkLR5K/XN/Js/d&#10;xc3LksTd9ds3hUKPw8z8hlmue1uLlnyoHCuYjDMQxNqZigsF59P+dQ4iRGSDtWNS8KQA69XgZYm5&#10;cR1/U3uMhUgQDjkqKGNscimDLsliGLuGOHk35y3GJH0hjccuwW0tp1n2Ji1WnBZKbGhXkr4fH1bB&#10;xd22ndVX/myfX9Xj/eC1nh+UGg37zQJEpD7+h//aH0bBdAa/X9IPkK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YPY1sMAAADbAAAADwAAAAAAAAAAAAAAAACYAgAAZHJzL2Rv&#10;d25yZXYueG1sUEsFBgAAAAAEAAQA9QAAAIgDAAAAAA==&#10;" filled="f" stroked="f" strokeweight="1pt">
                    <v:textbox>
                      <w:txbxContent>
                        <w:p w14:paraId="46F67C1A" w14:textId="74B4D8D0" w:rsidR="00C178A9" w:rsidRPr="00526367" w:rsidRDefault="00526367"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b/PeLFAAAA2wAA&#10;AA8AAAAAAAAAAAAAAAAAqgIAAGRycy9kb3ducmV2LnhtbFBLBQYAAAAABAAEAPoAAACcAwAAAAA=&#10;">
                  <v:shape id="Straight Arrow Connector 25" o:spid="_x0000_s1054" type="#_x0000_t32" style="position:absolute;width:23050;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yImtMQAAADbAAAADwAAAGRycy9kb3ducmV2LnhtbESPQWvCQBSE7wX/w/KE3urG0IikriKC&#10;kkOhagu9PrLPJJp9G7JrkvbXu4LgcZiZb5jFajC16Kh1lWUF00kEgji3uuJCwc/39m0OwnlkjbVl&#10;UvBHDlbL0csCU217PlB39IUIEHYpKii9b1IpXV6SQTexDXHwTrY16INsC6lb7APc1DKOopk0WHFY&#10;KLGhTUn55Xg1Cuwl3vF7cpbZZ5fMf6fZef/V/yv1Oh7WHyA8Df4ZfrQzrSBO4P4l/A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Iia0xAAAANsAAAAPAAAAAAAAAAAA&#10;AAAAAKECAABkcnMvZG93bnJldi54bWxQSwUGAAAAAAQABAD5AAAAkgMAAAAA&#10;" strokecolor="black [3213]" strokeweight="1.5pt">
                    <v:stroke startarrow="block" joinstyle="miter"/>
                  </v:shape>
                  <v:rect id="Rectangle 26" o:spid="_x0000_s1055" style="position:absolute;left:190;top:-666;width:22574;height:2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3jOsIA&#10;AADbAAAADwAAAGRycy9kb3ducmV2LnhtbESPT2sCMRTE7wW/Q3iCt5rVg8hqFBWkFQ+l/rk/k+fu&#10;4uZlSeLu+u2bQqHHYWZ+wyzXva1FSz5UjhVMxhkIYu1MxYWCy3n/PgcRIrLB2jEpeFGA9WrwtsTc&#10;uI6/qT3FQiQIhxwVlDE2uZRBl2QxjF1DnLy78xZjkr6QxmOX4LaW0yybSYsVp4USG9qVpB+np1Vw&#10;dfdtZ/WND+3rq3p+HL3W86NSo2G/WYCI1Mf/8F/70yiYzuD3S/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HeM6wgAAANsAAAAPAAAAAAAAAAAAAAAAAJgCAABkcnMvZG93&#10;bnJldi54bWxQSwUGAAAAAAQABAD1AAAAhwMAAAAA&#10;" filled="f" stroked="f" strokeweight="1pt">
                    <v:textbox>
                      <w:txbxContent>
                        <w:p w14:paraId="249E97BE" w14:textId="0F0E1158" w:rsidR="003C556E" w:rsidRPr="00526367" w:rsidRDefault="003C556E"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51E43FC4" w:rsidR="00E416C0" w:rsidRDefault="00EB4202" w:rsidP="00EB4202">
      <w:pPr>
        <w:pStyle w:val="Caption"/>
        <w:rPr>
          <w:color w:val="000000" w:themeColor="text1"/>
        </w:rPr>
      </w:pPr>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ins w:id="338" w:author="SemiA Petnathean" w:date="2020-09-14T05:28:00Z">
        <w:r w:rsidR="00D04BCA">
          <w:rPr>
            <w:noProof/>
            <w:color w:val="000000" w:themeColor="text1"/>
          </w:rPr>
          <w:t>3</w:t>
        </w:r>
      </w:ins>
      <w:del w:id="339" w:author="SemiA Petnathean" w:date="2020-09-14T05:28:00Z">
        <w:r w:rsidRPr="00EB4202" w:rsidDel="00D04BCA">
          <w:rPr>
            <w:noProof/>
            <w:color w:val="000000" w:themeColor="text1"/>
          </w:rPr>
          <w:delText>2</w:delText>
        </w:r>
      </w:del>
      <w:r w:rsidRPr="00EB4202">
        <w:rPr>
          <w:color w:val="000000" w:themeColor="text1"/>
        </w:rPr>
        <w:fldChar w:fldCharType="end"/>
      </w:r>
      <w:r w:rsidRPr="00EB4202">
        <w:rPr>
          <w:color w:val="000000" w:themeColor="text1"/>
        </w:rPr>
        <w:t xml:space="preserve"> Use case scenario flow chart</w:t>
      </w:r>
    </w:p>
    <w:p w14:paraId="28D99CD8" w14:textId="6517C66A" w:rsidR="009D6270" w:rsidRDefault="005B0B4C" w:rsidP="009D6270">
      <w:pPr>
        <w:pStyle w:val="Heading2"/>
      </w:pPr>
      <w:r>
        <w:t>Network</w:t>
      </w:r>
      <w:r w:rsidR="009D6270">
        <w:t xml:space="preserve"> Design</w:t>
      </w:r>
    </w:p>
    <w:p w14:paraId="0CEE30FA" w14:textId="7D14F58D" w:rsidR="009D6270" w:rsidRDefault="001A0257" w:rsidP="009D6270">
      <w:pPr>
        <w:ind w:firstLine="284"/>
        <w:jc w:val="both"/>
      </w:pPr>
      <w:r w:rsidRPr="001A0257">
        <w:t>In our scenario, we declare that participant</w:t>
      </w:r>
      <w:r w:rsidR="00272E32">
        <w:t xml:space="preserve"> of the network</w:t>
      </w:r>
      <w:r w:rsidRPr="001A0257">
        <w:t xml:space="preserve"> is members of XDS Affinity Domain which assume to be hospital</w:t>
      </w:r>
      <w:r w:rsidR="00106EAF">
        <w:t xml:space="preserve">s and healthcare </w:t>
      </w:r>
      <w:r w:rsidR="00C9354C">
        <w:t>institutions</w:t>
      </w:r>
      <w:r w:rsidRPr="001A0257">
        <w:t>.</w:t>
      </w:r>
      <w:r w:rsidR="00272E32">
        <w:t xml:space="preserve"> Each member will need at least one computational machine to keep</w:t>
      </w:r>
      <w:r w:rsidR="004D1066">
        <w:rPr>
          <w:rFonts w:cstheme="minorBidi"/>
          <w:szCs w:val="25"/>
          <w:lang w:bidi="th-TH"/>
        </w:rPr>
        <w:t>, operate,</w:t>
      </w:r>
      <w:r w:rsidR="00272E32">
        <w:t xml:space="preserve"> and maintain Blockchain ledger, </w:t>
      </w:r>
      <w:r w:rsidR="004D1066">
        <w:t xml:space="preserve">thus </w:t>
      </w:r>
      <w:r w:rsidR="00272E32">
        <w:t>becoming ‘Blockchain Node’.</w:t>
      </w:r>
      <w:r w:rsidR="00745437">
        <w:t xml:space="preserve"> </w:t>
      </w:r>
      <w:r w:rsidRPr="001A0257">
        <w:t xml:space="preserve">As the Blockchain allows only XDS Affinity Domain members to participate as node, </w:t>
      </w:r>
      <w:r w:rsidR="003820C4">
        <w:t xml:space="preserve">so </w:t>
      </w:r>
      <w:r w:rsidRPr="001A0257">
        <w:t>this</w:t>
      </w:r>
      <w:r w:rsidR="003820C4">
        <w:t xml:space="preserve"> </w:t>
      </w:r>
      <w:r w:rsidRPr="001A0257">
        <w:t>Blockchain</w:t>
      </w:r>
      <w:r w:rsidR="003820C4">
        <w:t xml:space="preserve"> will be</w:t>
      </w:r>
      <w:r w:rsidRPr="001A0257">
        <w:t xml:space="preserve"> classified as </w:t>
      </w:r>
      <w:r w:rsidRPr="004E33F7">
        <w:rPr>
          <w:color w:val="FF0000"/>
          <w:rPrChange w:id="340" w:author="PCep" w:date="2020-09-11T14:16:00Z">
            <w:rPr/>
          </w:rPrChange>
        </w:rPr>
        <w:t>permissioned chain</w:t>
      </w:r>
      <w:r w:rsidRPr="001A0257">
        <w:t>.</w:t>
      </w:r>
      <w:r w:rsidR="009C416F">
        <w:t xml:space="preserve"> And for networking protocol between each node</w:t>
      </w:r>
      <w:r w:rsidR="00D27446">
        <w:t xml:space="preserve"> in</w:t>
      </w:r>
      <w:r w:rsidR="009C416F">
        <w:t xml:space="preserve"> the network, it </w:t>
      </w:r>
      <w:r w:rsidR="00A05542">
        <w:t>relies</w:t>
      </w:r>
      <w:r w:rsidR="009C416F">
        <w:t xml:space="preserve"> on the adopted Blockchain platform invented by provider or community.</w:t>
      </w:r>
      <w:r w:rsidR="00A05542">
        <w:t xml:space="preserve"> </w:t>
      </w:r>
    </w:p>
    <w:p w14:paraId="78DEF387" w14:textId="04673A02" w:rsidR="00585EB5" w:rsidRDefault="00585EB5" w:rsidP="00585EB5">
      <w:pPr>
        <w:pStyle w:val="Heading2"/>
      </w:pPr>
      <w:r>
        <w:t xml:space="preserve">Blockchain </w:t>
      </w:r>
      <w:r w:rsidR="00E90755">
        <w:t>C</w:t>
      </w:r>
      <w:r>
        <w:t>omponents and</w:t>
      </w:r>
      <w:r w:rsidR="00E90755">
        <w:t xml:space="preserve"> C</w:t>
      </w:r>
      <w:r>
        <w:t>onsensus</w:t>
      </w:r>
    </w:p>
    <w:p w14:paraId="7B12D86C" w14:textId="77777777" w:rsidR="00AF171B" w:rsidRDefault="002C7A7B" w:rsidP="00585EB5">
      <w:pPr>
        <w:pStyle w:val="BodyText"/>
        <w:rPr>
          <w:ins w:id="341" w:author="SemiA Petnathean" w:date="2020-09-14T05:47:00Z"/>
          <w:lang w:val="en-US"/>
        </w:rPr>
      </w:pPr>
      <w:r>
        <w:rPr>
          <w:lang w:val="en-US"/>
        </w:rPr>
        <w:t>The main components of Blockchain comprise of the backbone engine which allow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That mean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r>
        <w:rPr>
          <w:lang w:val="en-US"/>
        </w:rPr>
        <w:t xml:space="preserve"> </w:t>
      </w:r>
    </w:p>
    <w:p w14:paraId="6C93B04A" w14:textId="63E8F52E"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t>
      </w:r>
      <w:r w:rsidR="004C7765">
        <w:rPr>
          <w:rFonts w:cstheme="minorBidi"/>
          <w:szCs w:val="25"/>
          <w:lang w:val="en-US" w:bidi="th-TH"/>
        </w:rPr>
        <w:t xml:space="preserve">which guarante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ins w:id="342" w:author="PCep" w:date="2020-09-11T14:16:00Z">
        <w:del w:id="343" w:author="SemiA Petnathean" w:date="2020-09-14T05:49:00Z">
          <w:r w:rsidR="00B87F8F" w:rsidDel="0086378E">
            <w:rPr>
              <w:rFonts w:cstheme="minorBidi"/>
              <w:szCs w:val="25"/>
              <w:lang w:val="en-US" w:bidi="th-TH"/>
            </w:rPr>
            <w:delText xml:space="preserve"> </w:delText>
          </w:r>
          <w:r w:rsidR="00B87F8F" w:rsidRPr="00E63AAC" w:rsidDel="0086378E">
            <w:rPr>
              <w:rFonts w:cstheme="minorBidi" w:hint="cs"/>
              <w:color w:val="FF0000"/>
              <w:szCs w:val="25"/>
              <w:cs/>
              <w:lang w:val="en-US" w:bidi="th-TH"/>
            </w:rPr>
            <w:delText xml:space="preserve">แยก </w:delText>
          </w:r>
          <w:r w:rsidR="00B87F8F" w:rsidRPr="00E63AAC" w:rsidDel="0086378E">
            <w:rPr>
              <w:rFonts w:cstheme="minorBidi"/>
              <w:color w:val="FF0000"/>
              <w:szCs w:val="25"/>
              <w:lang w:val="en-US" w:bidi="th-TH"/>
            </w:rPr>
            <w:delText xml:space="preserve">consensus </w:delText>
          </w:r>
          <w:r w:rsidR="00B87F8F" w:rsidRPr="00E63AAC" w:rsidDel="0086378E">
            <w:rPr>
              <w:rFonts w:cstheme="minorBidi" w:hint="cs"/>
              <w:color w:val="FF0000"/>
              <w:szCs w:val="25"/>
              <w:cs/>
              <w:lang w:val="en-US" w:bidi="th-TH"/>
            </w:rPr>
            <w:delText>ออกมาอีกพารากราฟ</w:delText>
          </w:r>
        </w:del>
      </w:ins>
    </w:p>
    <w:p w14:paraId="76E4424C" w14:textId="6AFDD796" w:rsidR="004A450A" w:rsidRDefault="004A450A" w:rsidP="005B0B4C">
      <w:pPr>
        <w:pStyle w:val="Heading2"/>
      </w:pPr>
      <w:r>
        <w:t>Establish foundation of trust</w:t>
      </w:r>
      <w:r w:rsidR="008631F8">
        <w:t xml:space="preserve"> amongst the network</w:t>
      </w:r>
    </w:p>
    <w:p w14:paraId="27447CAC" w14:textId="44BA9246"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node, there still need a method to recruit new participant into the network. </w:t>
      </w:r>
      <w:r w:rsidR="008631F8" w:rsidRPr="001A0257">
        <w:t>Blockchain participant node</w:t>
      </w:r>
      <w:r w:rsidR="00537681">
        <w:t xml:space="preserve"> must be verified by </w:t>
      </w:r>
      <w:r w:rsidR="007705EF">
        <w:t xml:space="preserve">member of </w:t>
      </w:r>
      <w:r w:rsidR="00537681">
        <w:t>the network before allowed to participate and interact with Blockchain</w:t>
      </w:r>
      <w:r w:rsidR="00FE2AE2">
        <w:t xml:space="preserve">. This can be done by establishing agreement or policy that requir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 the network to have health document sharing available even some amount of its member became victim </w:t>
      </w:r>
      <w:r w:rsidR="00D837EE">
        <w:t>to</w:t>
      </w:r>
      <w:r w:rsidR="00341276">
        <w:t xml:space="preserve"> cyber incident.</w:t>
      </w:r>
    </w:p>
    <w:p w14:paraId="47CFF863" w14:textId="693D7CA9" w:rsidR="005B0B4C" w:rsidRDefault="005B0B4C" w:rsidP="005B0B4C">
      <w:pPr>
        <w:pStyle w:val="Heading2"/>
      </w:pPr>
      <w:r>
        <w:t>Integrati</w:t>
      </w:r>
      <w:r w:rsidR="00BB2B04">
        <w:t>ng Blockchain with XDS.b</w:t>
      </w:r>
    </w:p>
    <w:p w14:paraId="6A657347" w14:textId="24822EFE" w:rsidR="009B4F07" w:rsidRDefault="00721681" w:rsidP="009B4F07">
      <w:pPr>
        <w:ind w:firstLine="284"/>
        <w:jc w:val="both"/>
        <w:rPr>
          <w:ins w:id="344" w:author="PCep" w:date="2020-09-11T14:17:00Z"/>
          <w:rFonts w:cs="Angsana New"/>
          <w:color w:val="FF0000"/>
          <w:szCs w:val="25"/>
          <w:lang w:bidi="th-TH"/>
        </w:rPr>
      </w:pPr>
      <w:r>
        <w:t>In IHE ITI Technical Framework, they specified that XDS Document Registry actor who act as hub that registered all essential information about all health document generated and kept by XDS Affinity Domain</w:t>
      </w:r>
      <w:r w:rsidR="00CA6C6C">
        <w:t>, should be a database that allow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the role of Document Registry. That mean each Blockchain node will keep, operate, and maintain copy of Blockchain ledger that contain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ins w:id="345" w:author="SemiA Petnathean" w:date="2020-09-13T17:15:00Z">
        <w:r w:rsidR="00555242">
          <w:t xml:space="preserve"> For summarize, data content that going to </w:t>
        </w:r>
        <w:r w:rsidR="00555242">
          <w:lastRenderedPageBreak/>
          <w:t>be published into Blockchain is META-data attributes of available health document which specified information essential for health information sharing software complied with IHE XDS.b Profile to discover and retrieve document in other enterprise.</w:t>
        </w:r>
      </w:ins>
      <w:r w:rsidR="002F47EE">
        <w:t xml:space="preserve"> </w:t>
      </w:r>
      <w:ins w:id="346" w:author="PCep" w:date="2020-09-11T14:17:00Z">
        <w:r w:rsidR="009B4F07" w:rsidRPr="00E63AAC">
          <w:rPr>
            <w:rFonts w:cs="Angsana New" w:hint="cs"/>
            <w:color w:val="FF0000"/>
            <w:szCs w:val="25"/>
            <w:cs/>
            <w:lang w:bidi="th-TH"/>
          </w:rPr>
          <w:t>น่าจะมีรูปอธิบาย</w:t>
        </w:r>
      </w:ins>
    </w:p>
    <w:p w14:paraId="51046932" w14:textId="77777777" w:rsidR="009B4F07" w:rsidRPr="00E63AAC" w:rsidRDefault="009B4F07" w:rsidP="009B4F07">
      <w:pPr>
        <w:ind w:firstLine="284"/>
        <w:jc w:val="both"/>
        <w:rPr>
          <w:ins w:id="347" w:author="PCep" w:date="2020-09-11T14:17:00Z"/>
          <w:rFonts w:cs="Angsana New"/>
          <w:szCs w:val="25"/>
          <w:lang w:bidi="th-TH"/>
        </w:rPr>
      </w:pPr>
      <w:ins w:id="348" w:author="PCep" w:date="2020-09-11T14:17:00Z">
        <w:r>
          <w:rPr>
            <w:rFonts w:cs="Angsana New" w:hint="cs"/>
            <w:color w:val="FF0000"/>
            <w:szCs w:val="25"/>
            <w:cs/>
            <w:lang w:bidi="th-TH"/>
          </w:rPr>
          <w:t>เพิ่มอีกพารากราฟที่เน้นให้เห็นว่าเดิมมีอะไร ทำงานอย่างไร ที่ทำมาใหม่มีอะไร ทำงานอย่างไร เน้นให้ชัด เป็นส่วนสำคัญ</w:t>
        </w:r>
      </w:ins>
    </w:p>
    <w:p w14:paraId="61E5CC00" w14:textId="31448D6A" w:rsidR="005B0B4C" w:rsidRPr="009D6270" w:rsidRDefault="005B0B4C" w:rsidP="009D6270">
      <w:pPr>
        <w:ind w:firstLine="284"/>
        <w:jc w:val="both"/>
        <w:rPr>
          <w:lang w:bidi="th-TH"/>
        </w:rPr>
      </w:pPr>
    </w:p>
    <w:p w14:paraId="5AD6E522" w14:textId="3B3169D0" w:rsidR="00BE1773" w:rsidRDefault="008D7730" w:rsidP="00BE1773">
      <w:pPr>
        <w:pStyle w:val="Heading2"/>
      </w:pPr>
      <w:r>
        <w:t xml:space="preserve">XDS Blockchain and </w:t>
      </w:r>
      <w:r w:rsidR="009D6270">
        <w:t>Smartcontract Design</w:t>
      </w:r>
    </w:p>
    <w:p w14:paraId="2FE0B6F0" w14:textId="1F6AC602" w:rsidR="00BE1773" w:rsidRPr="00BE1773" w:rsidRDefault="00616EBA" w:rsidP="00BE1773">
      <w:pPr>
        <w:ind w:firstLine="284"/>
        <w:jc w:val="both"/>
      </w:pPr>
      <w:r>
        <w:t>Smartcontract will be the main component that takes the role to keep all set of META-data attributes</w:t>
      </w:r>
      <w:r w:rsidR="0020479F">
        <w:t xml:space="preserve"> containing information of existing health document in the network</w:t>
      </w:r>
      <w:r>
        <w:t xml:space="preserve"> </w:t>
      </w:r>
      <w:r w:rsidR="0020479F">
        <w:t xml:space="preserve">Each set of information </w:t>
      </w:r>
      <w:r w:rsidR="00DE5A36">
        <w:t>differentiated</w:t>
      </w:r>
      <w:r>
        <w:t xml:space="preserve"> by </w:t>
      </w:r>
      <w:r w:rsidR="00DE5A36">
        <w:t>characteristics of its original</w:t>
      </w:r>
      <w:r>
        <w:t xml:space="preserve"> document</w:t>
      </w:r>
      <w:r w:rsidR="00F5358D">
        <w:t>,</w:t>
      </w:r>
      <w:r w:rsidR="00DE5A36">
        <w:t xml:space="preserve"> </w:t>
      </w:r>
      <w:r>
        <w:t xml:space="preserve">within Blockchain ledger. When Document Registry Searcher program was triggered by </w:t>
      </w:r>
      <w:r w:rsidR="00F5358D">
        <w:t>ITI-18 transaction</w:t>
      </w:r>
      <w:r>
        <w:t xml:space="preserve">, </w:t>
      </w:r>
      <w:r w:rsidR="00F5358D">
        <w:t>it</w:t>
      </w:r>
      <w:r>
        <w:t xml:space="preserve"> will perform iteration search on all META-data attributes set existing on the chain. All matched set will return </w:t>
      </w:r>
      <w:r w:rsidR="00500F30">
        <w:t>as query result to</w:t>
      </w:r>
      <w:r>
        <w:t xml:space="preserve"> </w:t>
      </w:r>
      <w:r w:rsidR="00500F30">
        <w:t>Document Consumer</w:t>
      </w:r>
      <w:r>
        <w:t xml:space="preserve"> as</w:t>
      </w:r>
      <w:r w:rsidR="00500F30">
        <w:t xml:space="preserve"> a</w:t>
      </w:r>
      <w:r>
        <w:t xml:space="preserve"> list for </w:t>
      </w:r>
      <w:r w:rsidR="0012764E">
        <w:t>its</w:t>
      </w:r>
      <w:r>
        <w:t xml:space="preserve"> user to pick the one they needed. After the user picked the set they needed, user-side program</w:t>
      </w:r>
      <w:r w:rsidR="00020A32">
        <w:t xml:space="preserve"> within Document Consumer</w:t>
      </w:r>
      <w:r>
        <w:t xml:space="preserve"> will trigger </w:t>
      </w:r>
      <w:r w:rsidR="002B5E54">
        <w:t>S</w:t>
      </w:r>
      <w:r>
        <w:t xml:space="preserve">martcontract to return the whole set of META-data attributes of the selected set. Eventually, user-side program will use </w:t>
      </w:r>
      <w:r w:rsidR="00314E46">
        <w:t xml:space="preserve">information provided by </w:t>
      </w:r>
      <w:r>
        <w:t xml:space="preserve">retrieved META-data attributes to access actual document in its repository in </w:t>
      </w:r>
      <w:r w:rsidR="00AE0EDC">
        <w:t>document owner</w:t>
      </w:r>
      <w:r>
        <w:t xml:space="preserve"> hospital.</w:t>
      </w:r>
    </w:p>
    <w:p w14:paraId="0298F4BB" w14:textId="7F966C75" w:rsidR="009303D9" w:rsidRDefault="0016198E" w:rsidP="006B6B66">
      <w:pPr>
        <w:pStyle w:val="Heading1"/>
      </w:pPr>
      <w:r>
        <w:t>IMPLEMENTATION</w:t>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Default="00D57DC6" w:rsidP="00ED0149">
      <w:pPr>
        <w:pStyle w:val="Heading2"/>
      </w:pPr>
      <w:r>
        <w:t>XDS.b Profile review, requirement gathering, and transaction analysis</w:t>
      </w:r>
    </w:p>
    <w:p w14:paraId="07390AEF" w14:textId="4D122CA6" w:rsidR="006F6D3D" w:rsidRPr="00136090" w:rsidRDefault="00D57DC6" w:rsidP="00136090">
      <w:pPr>
        <w:pStyle w:val="BodyText"/>
        <w:rPr>
          <w:bCs/>
        </w:rPr>
      </w:pPr>
      <w:r>
        <w:rPr>
          <w:bCs/>
          <w:lang w:val="en-US"/>
        </w:rPr>
        <w:t xml:space="preserve">In IHE ITI Technical Framework specified that … There is </w:t>
      </w:r>
      <w:r w:rsidR="00136090" w:rsidRPr="00136090">
        <w:rPr>
          <w:bCs/>
          <w:lang w:val="en-US"/>
        </w:rPr>
        <w:t>XDS Toolkit was provided by United States National Institute of Standards and Technology (NIST) [40]. The toolkit was developed to allow developer</w:t>
      </w:r>
      <w:r w:rsidR="000D228A">
        <w:rPr>
          <w:bCs/>
          <w:lang w:val="en-US"/>
        </w:rPr>
        <w:t>s</w:t>
      </w:r>
      <w:r w:rsidR="00136090" w:rsidRPr="00136090">
        <w:rPr>
          <w:bCs/>
          <w:lang w:val="en-US"/>
        </w:rPr>
        <w:t xml:space="preserve"> to test their software if it </w:t>
      </w:r>
      <w:r w:rsidR="00353330" w:rsidRPr="00136090">
        <w:rPr>
          <w:bCs/>
          <w:lang w:val="en-US"/>
        </w:rPr>
        <w:t>complies</w:t>
      </w:r>
      <w:r w:rsidR="00136090" w:rsidRPr="00136090">
        <w:rPr>
          <w:bCs/>
          <w:lang w:val="en-US"/>
        </w:rPr>
        <w:t xml:space="preserve"> with IHE XDS.b profile and can communicate with other system. </w:t>
      </w:r>
      <w:r>
        <w:rPr>
          <w:bCs/>
          <w:lang w:val="en-US"/>
        </w:rPr>
        <w:t>In this work we use the toolkit to generate sample transaction to test with our transaction interpreter program</w:t>
      </w:r>
      <w:r w:rsidR="00BC3FBF">
        <w:rPr>
          <w:bCs/>
          <w:lang w:val="en-US"/>
        </w:rPr>
        <w:t xml:space="preserve"> and verify that </w:t>
      </w:r>
      <w:r w:rsidR="001E6DB4">
        <w:rPr>
          <w:bCs/>
          <w:lang w:val="en-US"/>
        </w:rPr>
        <w:t>XDS Blockchain node</w:t>
      </w:r>
      <w:r w:rsidR="00BC3FBF">
        <w:rPr>
          <w:bCs/>
          <w:lang w:val="en-US"/>
        </w:rPr>
        <w:t xml:space="preserve"> can work with common XDS.b complied system</w:t>
      </w:r>
      <w:r w:rsidR="00136090" w:rsidRPr="00136090">
        <w:rPr>
          <w:bCs/>
          <w:lang w:val="en-US"/>
        </w:rPr>
        <w:t>.</w:t>
      </w:r>
    </w:p>
    <w:p w14:paraId="3265294C" w14:textId="1CA444D5" w:rsidR="009303D9" w:rsidRDefault="00136090" w:rsidP="00ED0149">
      <w:pPr>
        <w:pStyle w:val="Heading2"/>
      </w:pPr>
      <w:r>
        <w:t>Blockchain</w:t>
      </w:r>
      <w:r w:rsidR="00721BA3">
        <w:t xml:space="preserve"> Network</w:t>
      </w:r>
      <w:r>
        <w:t xml:space="preserve"> Setup</w:t>
      </w:r>
    </w:p>
    <w:p w14:paraId="0976AB4B" w14:textId="05C687A7" w:rsidR="009303D9" w:rsidRPr="005B520E" w:rsidRDefault="00136090" w:rsidP="00E7596C">
      <w:pPr>
        <w:pStyle w:val="BodyText"/>
      </w:pPr>
      <w:r w:rsidRPr="00136090">
        <w:rPr>
          <w:lang w:val="en-US"/>
        </w:rPr>
        <w:t>To directly command behavior of each Blockchain node, we require Geth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r w:rsidR="00CB331A">
        <w:rPr>
          <w:lang w:val="en-US"/>
        </w:rPr>
        <w:t>J</w:t>
      </w:r>
      <w:r w:rsidRPr="00136090">
        <w:rPr>
          <w:lang w:val="en-US"/>
        </w:rPr>
        <w:t xml:space="preserve">avascript language and transition variable from </w:t>
      </w:r>
      <w:r w:rsidR="006D496F">
        <w:rPr>
          <w:lang w:val="en-US"/>
        </w:rPr>
        <w:t>J</w:t>
      </w:r>
      <w:r w:rsidRPr="00136090">
        <w:rPr>
          <w:lang w:val="en-US"/>
        </w:rPr>
        <w:t>av</w:t>
      </w:r>
      <w:r w:rsidR="00BD1D73">
        <w:rPr>
          <w:lang w:val="en-US"/>
        </w:rPr>
        <w:t>a</w:t>
      </w:r>
      <w:r w:rsidRPr="00136090">
        <w:rPr>
          <w:lang w:val="en-US"/>
        </w:rPr>
        <w:t>script to Solidity. Then, Blockchain platform is ready for smart contract design and implementation of XDS.b profile.</w:t>
      </w:r>
    </w:p>
    <w:p w14:paraId="20B7D471" w14:textId="6C403F7F" w:rsidR="00136090" w:rsidRDefault="002B68A5" w:rsidP="00136090">
      <w:pPr>
        <w:pStyle w:val="Heading2"/>
      </w:pPr>
      <w:r>
        <w:t>Implement</w:t>
      </w:r>
      <w:r w:rsidR="00405954">
        <w:t>ing</w:t>
      </w:r>
      <w:r>
        <w:t xml:space="preserve"> </w:t>
      </w:r>
      <w:r w:rsidR="00136090">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w:t>
      </w:r>
      <w:r w:rsidRPr="00136090">
        <w:rPr>
          <w:lang w:val="en-US"/>
        </w:rPr>
        <w:t>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22851D43" w14:textId="2CEC533F" w:rsidR="00961E28" w:rsidRDefault="002B68A5" w:rsidP="00961E28">
      <w:pPr>
        <w:pStyle w:val="Heading2"/>
      </w:pPr>
      <w:r>
        <w:t>Implement</w:t>
      </w:r>
      <w:r w:rsidR="00405954">
        <w:t>ing</w:t>
      </w:r>
      <w:r>
        <w:t xml:space="preserve"> </w:t>
      </w:r>
      <w:r w:rsidR="00961E28">
        <w:t>Document Registry Smart Contract</w:t>
      </w:r>
    </w:p>
    <w:p w14:paraId="67C06AA1" w14:textId="733A419A" w:rsidR="00961E28" w:rsidRDefault="002A7358" w:rsidP="00961E28">
      <w:pPr>
        <w:pStyle w:val="BodyText"/>
        <w:rPr>
          <w:lang w:val="en-US"/>
        </w:rPr>
      </w:pPr>
      <w:r>
        <w:rPr>
          <w:lang w:val="en-US"/>
        </w:rPr>
        <w:t>S</w:t>
      </w:r>
      <w:r w:rsidR="00961E28" w:rsidRPr="00961E28">
        <w:rPr>
          <w:lang w:val="en-US"/>
        </w:rPr>
        <w:t xml:space="preserve">martcontract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349"/>
      <w:r w:rsidR="00225F49">
        <w:rPr>
          <w:lang w:val="en-US"/>
        </w:rPr>
        <w:t>algorithm</w:t>
      </w:r>
      <w:commentRangeEnd w:id="349"/>
      <w:r w:rsidR="000500E9">
        <w:rPr>
          <w:rStyle w:val="CommentReference"/>
          <w:spacing w:val="0"/>
          <w:lang w:val="en-US" w:eastAsia="en-US"/>
        </w:rPr>
        <w:commentReference w:id="349"/>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number labeled smartcontract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50"/>
      <w:r w:rsidR="00EC27D7" w:rsidRPr="006D26A7">
        <w:rPr>
          <w:color w:val="7030A0"/>
          <w:lang w:val="en-US"/>
        </w:rPr>
        <w:t>However, there still several challenges about privacy of patient information that may need to be addressed depend on the organization adopting this concept.</w:t>
      </w:r>
      <w:commentRangeEnd w:id="350"/>
      <w:r w:rsidR="00D235CF" w:rsidRPr="00815ACF">
        <w:rPr>
          <w:rStyle w:val="CommentReference"/>
          <w:color w:val="7030A0"/>
          <w:spacing w:val="0"/>
          <w:lang w:val="en-US" w:eastAsia="en-US"/>
        </w:rPr>
        <w:commentReference w:id="350"/>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 xml:space="preserve">HIPAA Journal, “Largest Healthcare Data Breaches of 2018.” </w:t>
      </w:r>
      <w:r w:rsidRPr="00042AB2">
        <w:rPr>
          <w:noProof/>
          <w:sz w:val="16"/>
          <w:szCs w:val="24"/>
        </w:rPr>
        <w:lastRenderedPageBreak/>
        <w:t>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Deloitte, “Key Characteristics of the Blockchain,” Accessed: Oct. 29, 2018. [Online]. Available: 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xml:space="preserve">, p. 59, </w:t>
      </w:r>
      <w:r w:rsidRPr="00042AB2">
        <w:rPr>
          <w:noProof/>
          <w:sz w:val="16"/>
          <w:szCs w:val="24"/>
        </w:rPr>
        <w:t>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49"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350"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C893D3" w14:textId="77777777" w:rsidR="00926B1B" w:rsidRDefault="00926B1B" w:rsidP="001A3B3D">
      <w:r>
        <w:separator/>
      </w:r>
    </w:p>
  </w:endnote>
  <w:endnote w:type="continuationSeparator" w:id="0">
    <w:p w14:paraId="4273807A" w14:textId="77777777" w:rsidR="00926B1B" w:rsidRDefault="00926B1B"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4B520A" w14:textId="77777777" w:rsidR="00926B1B" w:rsidRDefault="00926B1B" w:rsidP="001A3B3D">
      <w:r>
        <w:separator/>
      </w:r>
    </w:p>
  </w:footnote>
  <w:footnote w:type="continuationSeparator" w:id="0">
    <w:p w14:paraId="6B276B67" w14:textId="77777777" w:rsidR="00926B1B" w:rsidRDefault="00926B1B" w:rsidP="001A3B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Cep">
    <w15:presenceInfo w15:providerId="None" w15:userId="PCep"/>
  </w15:person>
  <w15:person w15:author="SemiA Petnathean">
    <w15:presenceInfo w15:providerId="Windows Live" w15:userId="0e2ce6bcdf9157df"/>
  </w15:person>
  <w15:person w15:author="News24-02">
    <w15:presenceInfo w15:providerId="None" w15:userId="News24-02"/>
  </w15:person>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303D9"/>
    <w:rsid w:val="00000576"/>
    <w:rsid w:val="00001838"/>
    <w:rsid w:val="00001D3B"/>
    <w:rsid w:val="00002237"/>
    <w:rsid w:val="00002428"/>
    <w:rsid w:val="00003C52"/>
    <w:rsid w:val="00003D44"/>
    <w:rsid w:val="0001422F"/>
    <w:rsid w:val="000144F2"/>
    <w:rsid w:val="00020A32"/>
    <w:rsid w:val="00022876"/>
    <w:rsid w:val="00023739"/>
    <w:rsid w:val="000242CE"/>
    <w:rsid w:val="00024891"/>
    <w:rsid w:val="00024BC1"/>
    <w:rsid w:val="0002560C"/>
    <w:rsid w:val="000306E5"/>
    <w:rsid w:val="00032362"/>
    <w:rsid w:val="00032977"/>
    <w:rsid w:val="000410E8"/>
    <w:rsid w:val="00042AB2"/>
    <w:rsid w:val="00045E93"/>
    <w:rsid w:val="00046451"/>
    <w:rsid w:val="0004781E"/>
    <w:rsid w:val="000500E9"/>
    <w:rsid w:val="0005100A"/>
    <w:rsid w:val="00051C49"/>
    <w:rsid w:val="0005757E"/>
    <w:rsid w:val="0006080A"/>
    <w:rsid w:val="00066CD8"/>
    <w:rsid w:val="000713E3"/>
    <w:rsid w:val="00071AF8"/>
    <w:rsid w:val="000737EF"/>
    <w:rsid w:val="000833B6"/>
    <w:rsid w:val="000836BE"/>
    <w:rsid w:val="00084741"/>
    <w:rsid w:val="00085632"/>
    <w:rsid w:val="0008758A"/>
    <w:rsid w:val="00087639"/>
    <w:rsid w:val="00091F67"/>
    <w:rsid w:val="000945DC"/>
    <w:rsid w:val="00097BC2"/>
    <w:rsid w:val="000A146C"/>
    <w:rsid w:val="000A2D04"/>
    <w:rsid w:val="000A6808"/>
    <w:rsid w:val="000B6A2E"/>
    <w:rsid w:val="000C1E68"/>
    <w:rsid w:val="000D228A"/>
    <w:rsid w:val="000D6140"/>
    <w:rsid w:val="000E2287"/>
    <w:rsid w:val="000E2EAC"/>
    <w:rsid w:val="000E65CA"/>
    <w:rsid w:val="000E73B3"/>
    <w:rsid w:val="000F1E06"/>
    <w:rsid w:val="000F1ECD"/>
    <w:rsid w:val="000F3406"/>
    <w:rsid w:val="000F6C48"/>
    <w:rsid w:val="00106EAF"/>
    <w:rsid w:val="00112CA9"/>
    <w:rsid w:val="001204E8"/>
    <w:rsid w:val="001222C0"/>
    <w:rsid w:val="00123456"/>
    <w:rsid w:val="0012627F"/>
    <w:rsid w:val="0012764E"/>
    <w:rsid w:val="00127BFE"/>
    <w:rsid w:val="00131450"/>
    <w:rsid w:val="00132738"/>
    <w:rsid w:val="00132B8B"/>
    <w:rsid w:val="00136090"/>
    <w:rsid w:val="0013631E"/>
    <w:rsid w:val="00140B9B"/>
    <w:rsid w:val="00141455"/>
    <w:rsid w:val="00141B23"/>
    <w:rsid w:val="00143AA5"/>
    <w:rsid w:val="00145007"/>
    <w:rsid w:val="001458BE"/>
    <w:rsid w:val="00152380"/>
    <w:rsid w:val="00156106"/>
    <w:rsid w:val="00160F61"/>
    <w:rsid w:val="0016198E"/>
    <w:rsid w:val="0016700F"/>
    <w:rsid w:val="0016754C"/>
    <w:rsid w:val="001878BC"/>
    <w:rsid w:val="0019172D"/>
    <w:rsid w:val="00191F70"/>
    <w:rsid w:val="00191F77"/>
    <w:rsid w:val="00192185"/>
    <w:rsid w:val="00193BFC"/>
    <w:rsid w:val="00196B61"/>
    <w:rsid w:val="00197B87"/>
    <w:rsid w:val="001A0257"/>
    <w:rsid w:val="001A2062"/>
    <w:rsid w:val="001A2EFD"/>
    <w:rsid w:val="001A3B3D"/>
    <w:rsid w:val="001A3F4A"/>
    <w:rsid w:val="001A6361"/>
    <w:rsid w:val="001A75A7"/>
    <w:rsid w:val="001B079E"/>
    <w:rsid w:val="001B62BA"/>
    <w:rsid w:val="001B67DC"/>
    <w:rsid w:val="001B7AC4"/>
    <w:rsid w:val="001C084F"/>
    <w:rsid w:val="001C16CD"/>
    <w:rsid w:val="001C7410"/>
    <w:rsid w:val="001D1FCE"/>
    <w:rsid w:val="001D6252"/>
    <w:rsid w:val="001E2BF1"/>
    <w:rsid w:val="001E5758"/>
    <w:rsid w:val="001E6DB4"/>
    <w:rsid w:val="001F0AA6"/>
    <w:rsid w:val="001F4ABE"/>
    <w:rsid w:val="00200C0A"/>
    <w:rsid w:val="002011D8"/>
    <w:rsid w:val="0020354F"/>
    <w:rsid w:val="0020479F"/>
    <w:rsid w:val="00210268"/>
    <w:rsid w:val="00210F3F"/>
    <w:rsid w:val="0021269E"/>
    <w:rsid w:val="00212751"/>
    <w:rsid w:val="002127FB"/>
    <w:rsid w:val="002141CC"/>
    <w:rsid w:val="002178C3"/>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66EE1"/>
    <w:rsid w:val="00267F37"/>
    <w:rsid w:val="002719BC"/>
    <w:rsid w:val="00272E32"/>
    <w:rsid w:val="00272F86"/>
    <w:rsid w:val="00273873"/>
    <w:rsid w:val="00274455"/>
    <w:rsid w:val="00281A9F"/>
    <w:rsid w:val="00284248"/>
    <w:rsid w:val="0028506C"/>
    <w:rsid w:val="002850E3"/>
    <w:rsid w:val="00292F74"/>
    <w:rsid w:val="00294530"/>
    <w:rsid w:val="00295214"/>
    <w:rsid w:val="00295A21"/>
    <w:rsid w:val="002A5C3C"/>
    <w:rsid w:val="002A70B2"/>
    <w:rsid w:val="002A7358"/>
    <w:rsid w:val="002B0990"/>
    <w:rsid w:val="002B38A9"/>
    <w:rsid w:val="002B4899"/>
    <w:rsid w:val="002B5E54"/>
    <w:rsid w:val="002B68A5"/>
    <w:rsid w:val="002C0AAF"/>
    <w:rsid w:val="002C6957"/>
    <w:rsid w:val="002C748E"/>
    <w:rsid w:val="002C7A7B"/>
    <w:rsid w:val="002D0F01"/>
    <w:rsid w:val="002D5A35"/>
    <w:rsid w:val="002D6233"/>
    <w:rsid w:val="002D7E38"/>
    <w:rsid w:val="002E461B"/>
    <w:rsid w:val="002E4EBC"/>
    <w:rsid w:val="002E6EC2"/>
    <w:rsid w:val="002E7F0D"/>
    <w:rsid w:val="002F12AC"/>
    <w:rsid w:val="002F2F94"/>
    <w:rsid w:val="002F47EE"/>
    <w:rsid w:val="00303E2F"/>
    <w:rsid w:val="0030529B"/>
    <w:rsid w:val="00306A89"/>
    <w:rsid w:val="00306C9A"/>
    <w:rsid w:val="00307FD6"/>
    <w:rsid w:val="003128C7"/>
    <w:rsid w:val="00313895"/>
    <w:rsid w:val="00314E46"/>
    <w:rsid w:val="00315E3D"/>
    <w:rsid w:val="00316D18"/>
    <w:rsid w:val="00321856"/>
    <w:rsid w:val="00323801"/>
    <w:rsid w:val="00323839"/>
    <w:rsid w:val="00325BFE"/>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D76"/>
    <w:rsid w:val="003668C8"/>
    <w:rsid w:val="003668EE"/>
    <w:rsid w:val="00366D5E"/>
    <w:rsid w:val="00370C72"/>
    <w:rsid w:val="003800AF"/>
    <w:rsid w:val="003820C4"/>
    <w:rsid w:val="003821C7"/>
    <w:rsid w:val="00382218"/>
    <w:rsid w:val="003920F8"/>
    <w:rsid w:val="003921E0"/>
    <w:rsid w:val="00393720"/>
    <w:rsid w:val="00395EA1"/>
    <w:rsid w:val="0039632C"/>
    <w:rsid w:val="00396588"/>
    <w:rsid w:val="003A05A4"/>
    <w:rsid w:val="003A19E2"/>
    <w:rsid w:val="003B06FC"/>
    <w:rsid w:val="003B0812"/>
    <w:rsid w:val="003B0BD8"/>
    <w:rsid w:val="003B0E7A"/>
    <w:rsid w:val="003B2B40"/>
    <w:rsid w:val="003B4E04"/>
    <w:rsid w:val="003B57C4"/>
    <w:rsid w:val="003C556E"/>
    <w:rsid w:val="003C59FE"/>
    <w:rsid w:val="003D544D"/>
    <w:rsid w:val="003D5BC2"/>
    <w:rsid w:val="003E0A9C"/>
    <w:rsid w:val="003E1BFE"/>
    <w:rsid w:val="003E3AD8"/>
    <w:rsid w:val="003F56FC"/>
    <w:rsid w:val="003F5A08"/>
    <w:rsid w:val="003F6DE2"/>
    <w:rsid w:val="0040443F"/>
    <w:rsid w:val="00405954"/>
    <w:rsid w:val="0041542F"/>
    <w:rsid w:val="00415FB4"/>
    <w:rsid w:val="00416CE0"/>
    <w:rsid w:val="00420716"/>
    <w:rsid w:val="004215B0"/>
    <w:rsid w:val="00423CC4"/>
    <w:rsid w:val="00426F86"/>
    <w:rsid w:val="004325FB"/>
    <w:rsid w:val="00435560"/>
    <w:rsid w:val="00437339"/>
    <w:rsid w:val="004432BA"/>
    <w:rsid w:val="004433FD"/>
    <w:rsid w:val="00443782"/>
    <w:rsid w:val="0044407E"/>
    <w:rsid w:val="00446A52"/>
    <w:rsid w:val="00447218"/>
    <w:rsid w:val="00447383"/>
    <w:rsid w:val="00447BB9"/>
    <w:rsid w:val="00453C10"/>
    <w:rsid w:val="0046031D"/>
    <w:rsid w:val="0046043C"/>
    <w:rsid w:val="00471B41"/>
    <w:rsid w:val="004720C8"/>
    <w:rsid w:val="00473AC9"/>
    <w:rsid w:val="004779B0"/>
    <w:rsid w:val="00482CF5"/>
    <w:rsid w:val="004906FE"/>
    <w:rsid w:val="00491017"/>
    <w:rsid w:val="00494EAC"/>
    <w:rsid w:val="0049757A"/>
    <w:rsid w:val="004A450A"/>
    <w:rsid w:val="004A70F4"/>
    <w:rsid w:val="004A7EF0"/>
    <w:rsid w:val="004B1D28"/>
    <w:rsid w:val="004B393C"/>
    <w:rsid w:val="004C3BAC"/>
    <w:rsid w:val="004C4A92"/>
    <w:rsid w:val="004C6854"/>
    <w:rsid w:val="004C7765"/>
    <w:rsid w:val="004D1066"/>
    <w:rsid w:val="004D72B5"/>
    <w:rsid w:val="004D7BFE"/>
    <w:rsid w:val="004E33F7"/>
    <w:rsid w:val="004E49E2"/>
    <w:rsid w:val="004E6164"/>
    <w:rsid w:val="004F07D1"/>
    <w:rsid w:val="004F1B9E"/>
    <w:rsid w:val="004F4394"/>
    <w:rsid w:val="004F515D"/>
    <w:rsid w:val="00500F30"/>
    <w:rsid w:val="005042C7"/>
    <w:rsid w:val="00505CE2"/>
    <w:rsid w:val="0050684C"/>
    <w:rsid w:val="00510F1B"/>
    <w:rsid w:val="00520473"/>
    <w:rsid w:val="00520D38"/>
    <w:rsid w:val="00521BC4"/>
    <w:rsid w:val="005261C9"/>
    <w:rsid w:val="00526367"/>
    <w:rsid w:val="00532881"/>
    <w:rsid w:val="00532A94"/>
    <w:rsid w:val="0053480D"/>
    <w:rsid w:val="00537681"/>
    <w:rsid w:val="00540E73"/>
    <w:rsid w:val="00540EC1"/>
    <w:rsid w:val="00542DEA"/>
    <w:rsid w:val="005517D8"/>
    <w:rsid w:val="00551B7F"/>
    <w:rsid w:val="00555242"/>
    <w:rsid w:val="0055773A"/>
    <w:rsid w:val="00557F0D"/>
    <w:rsid w:val="0056610F"/>
    <w:rsid w:val="0056733C"/>
    <w:rsid w:val="0057043F"/>
    <w:rsid w:val="0057136C"/>
    <w:rsid w:val="00572028"/>
    <w:rsid w:val="00575A83"/>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C30C9"/>
    <w:rsid w:val="005C41ED"/>
    <w:rsid w:val="005D0433"/>
    <w:rsid w:val="005D329C"/>
    <w:rsid w:val="005D5662"/>
    <w:rsid w:val="005E0E43"/>
    <w:rsid w:val="005E157E"/>
    <w:rsid w:val="005E1F98"/>
    <w:rsid w:val="005E2800"/>
    <w:rsid w:val="005F2CCD"/>
    <w:rsid w:val="005F4575"/>
    <w:rsid w:val="0060008D"/>
    <w:rsid w:val="0060401F"/>
    <w:rsid w:val="00605825"/>
    <w:rsid w:val="00606D7F"/>
    <w:rsid w:val="00607702"/>
    <w:rsid w:val="006100C3"/>
    <w:rsid w:val="00612112"/>
    <w:rsid w:val="006131BC"/>
    <w:rsid w:val="00613A65"/>
    <w:rsid w:val="00615172"/>
    <w:rsid w:val="00615880"/>
    <w:rsid w:val="00615DCD"/>
    <w:rsid w:val="006162D7"/>
    <w:rsid w:val="00616EBA"/>
    <w:rsid w:val="00632C50"/>
    <w:rsid w:val="00633DCB"/>
    <w:rsid w:val="00637B90"/>
    <w:rsid w:val="0064311C"/>
    <w:rsid w:val="006432BA"/>
    <w:rsid w:val="0064555D"/>
    <w:rsid w:val="00645D22"/>
    <w:rsid w:val="00647B42"/>
    <w:rsid w:val="00651A08"/>
    <w:rsid w:val="00654204"/>
    <w:rsid w:val="00654615"/>
    <w:rsid w:val="00657B02"/>
    <w:rsid w:val="00660B6F"/>
    <w:rsid w:val="00670434"/>
    <w:rsid w:val="00670FCD"/>
    <w:rsid w:val="00681318"/>
    <w:rsid w:val="00682593"/>
    <w:rsid w:val="00682D2B"/>
    <w:rsid w:val="00691E6B"/>
    <w:rsid w:val="006925CE"/>
    <w:rsid w:val="00695A3B"/>
    <w:rsid w:val="00697591"/>
    <w:rsid w:val="006A0C1B"/>
    <w:rsid w:val="006A4889"/>
    <w:rsid w:val="006A7E6F"/>
    <w:rsid w:val="006B02DA"/>
    <w:rsid w:val="006B3203"/>
    <w:rsid w:val="006B618D"/>
    <w:rsid w:val="006B6B66"/>
    <w:rsid w:val="006C001D"/>
    <w:rsid w:val="006C029F"/>
    <w:rsid w:val="006C07A5"/>
    <w:rsid w:val="006C10C6"/>
    <w:rsid w:val="006C31CB"/>
    <w:rsid w:val="006D073A"/>
    <w:rsid w:val="006D26A7"/>
    <w:rsid w:val="006D496F"/>
    <w:rsid w:val="006D5091"/>
    <w:rsid w:val="006D7D5F"/>
    <w:rsid w:val="006E67BA"/>
    <w:rsid w:val="006F4FDF"/>
    <w:rsid w:val="006F5B13"/>
    <w:rsid w:val="006F6D3D"/>
    <w:rsid w:val="007004FB"/>
    <w:rsid w:val="00701449"/>
    <w:rsid w:val="007015CE"/>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40EEA"/>
    <w:rsid w:val="00741149"/>
    <w:rsid w:val="007423B4"/>
    <w:rsid w:val="00745041"/>
    <w:rsid w:val="00745437"/>
    <w:rsid w:val="007458CF"/>
    <w:rsid w:val="00747DB0"/>
    <w:rsid w:val="007555E5"/>
    <w:rsid w:val="0076086D"/>
    <w:rsid w:val="00760F78"/>
    <w:rsid w:val="0076380A"/>
    <w:rsid w:val="007658CA"/>
    <w:rsid w:val="007666AD"/>
    <w:rsid w:val="007705EF"/>
    <w:rsid w:val="00775AD0"/>
    <w:rsid w:val="00776D91"/>
    <w:rsid w:val="007809CA"/>
    <w:rsid w:val="00785656"/>
    <w:rsid w:val="00787D20"/>
    <w:rsid w:val="00787F49"/>
    <w:rsid w:val="00791F24"/>
    <w:rsid w:val="00794804"/>
    <w:rsid w:val="00794B3A"/>
    <w:rsid w:val="007A3C71"/>
    <w:rsid w:val="007B33F1"/>
    <w:rsid w:val="007B6DDA"/>
    <w:rsid w:val="007C0308"/>
    <w:rsid w:val="007C1DCF"/>
    <w:rsid w:val="007C2FF2"/>
    <w:rsid w:val="007C5BEE"/>
    <w:rsid w:val="007D07A8"/>
    <w:rsid w:val="007D19E3"/>
    <w:rsid w:val="007D339D"/>
    <w:rsid w:val="007D4A6A"/>
    <w:rsid w:val="007D6232"/>
    <w:rsid w:val="007D7353"/>
    <w:rsid w:val="007E15AB"/>
    <w:rsid w:val="007E2238"/>
    <w:rsid w:val="007E5B8A"/>
    <w:rsid w:val="007F1F99"/>
    <w:rsid w:val="007F3D69"/>
    <w:rsid w:val="007F415B"/>
    <w:rsid w:val="007F4747"/>
    <w:rsid w:val="007F768F"/>
    <w:rsid w:val="008053B7"/>
    <w:rsid w:val="008074F4"/>
    <w:rsid w:val="0080791D"/>
    <w:rsid w:val="00807E13"/>
    <w:rsid w:val="008104AA"/>
    <w:rsid w:val="008125C8"/>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91D"/>
    <w:rsid w:val="00850234"/>
    <w:rsid w:val="008556C3"/>
    <w:rsid w:val="0085662B"/>
    <w:rsid w:val="00862092"/>
    <w:rsid w:val="008627FA"/>
    <w:rsid w:val="008631F8"/>
    <w:rsid w:val="0086378E"/>
    <w:rsid w:val="00873603"/>
    <w:rsid w:val="00876D7A"/>
    <w:rsid w:val="0087779C"/>
    <w:rsid w:val="00880AEA"/>
    <w:rsid w:val="0088358F"/>
    <w:rsid w:val="00886346"/>
    <w:rsid w:val="00887B40"/>
    <w:rsid w:val="00894F7C"/>
    <w:rsid w:val="0089557C"/>
    <w:rsid w:val="008A2C7D"/>
    <w:rsid w:val="008A72F6"/>
    <w:rsid w:val="008B1B6B"/>
    <w:rsid w:val="008B3404"/>
    <w:rsid w:val="008B3A7D"/>
    <w:rsid w:val="008B5096"/>
    <w:rsid w:val="008B5D11"/>
    <w:rsid w:val="008B6524"/>
    <w:rsid w:val="008C36B9"/>
    <w:rsid w:val="008C4B23"/>
    <w:rsid w:val="008C621E"/>
    <w:rsid w:val="008C6257"/>
    <w:rsid w:val="008D4E85"/>
    <w:rsid w:val="008D7730"/>
    <w:rsid w:val="008D79F6"/>
    <w:rsid w:val="008E18E8"/>
    <w:rsid w:val="008E1979"/>
    <w:rsid w:val="008E2194"/>
    <w:rsid w:val="008E24E8"/>
    <w:rsid w:val="008E574D"/>
    <w:rsid w:val="008F01C1"/>
    <w:rsid w:val="008F02A0"/>
    <w:rsid w:val="008F1A27"/>
    <w:rsid w:val="008F2F42"/>
    <w:rsid w:val="008F3C0F"/>
    <w:rsid w:val="008F46D2"/>
    <w:rsid w:val="008F6E2C"/>
    <w:rsid w:val="00902FC5"/>
    <w:rsid w:val="0090458B"/>
    <w:rsid w:val="00907082"/>
    <w:rsid w:val="00907E5C"/>
    <w:rsid w:val="00911580"/>
    <w:rsid w:val="00915ABA"/>
    <w:rsid w:val="009177CF"/>
    <w:rsid w:val="00926B1B"/>
    <w:rsid w:val="009303D9"/>
    <w:rsid w:val="00933C64"/>
    <w:rsid w:val="00934F0F"/>
    <w:rsid w:val="00934FB5"/>
    <w:rsid w:val="0094166E"/>
    <w:rsid w:val="009426FB"/>
    <w:rsid w:val="0094388C"/>
    <w:rsid w:val="00944F8F"/>
    <w:rsid w:val="00945E7D"/>
    <w:rsid w:val="00946365"/>
    <w:rsid w:val="00961E28"/>
    <w:rsid w:val="009631EF"/>
    <w:rsid w:val="009647F3"/>
    <w:rsid w:val="00964932"/>
    <w:rsid w:val="00970823"/>
    <w:rsid w:val="0097111C"/>
    <w:rsid w:val="00972203"/>
    <w:rsid w:val="00973ECC"/>
    <w:rsid w:val="0097683C"/>
    <w:rsid w:val="009832A2"/>
    <w:rsid w:val="009853EA"/>
    <w:rsid w:val="0099533A"/>
    <w:rsid w:val="009A4DC0"/>
    <w:rsid w:val="009A59AD"/>
    <w:rsid w:val="009A7B1E"/>
    <w:rsid w:val="009B20A7"/>
    <w:rsid w:val="009B44A0"/>
    <w:rsid w:val="009B4A10"/>
    <w:rsid w:val="009B4F07"/>
    <w:rsid w:val="009B6459"/>
    <w:rsid w:val="009B79FC"/>
    <w:rsid w:val="009C17D5"/>
    <w:rsid w:val="009C416F"/>
    <w:rsid w:val="009C64A6"/>
    <w:rsid w:val="009C6FB1"/>
    <w:rsid w:val="009D1298"/>
    <w:rsid w:val="009D2E51"/>
    <w:rsid w:val="009D6270"/>
    <w:rsid w:val="009E0C94"/>
    <w:rsid w:val="009E0E84"/>
    <w:rsid w:val="009E2B42"/>
    <w:rsid w:val="009E358F"/>
    <w:rsid w:val="009E7625"/>
    <w:rsid w:val="009E7E19"/>
    <w:rsid w:val="009F1D79"/>
    <w:rsid w:val="00A01032"/>
    <w:rsid w:val="00A01AED"/>
    <w:rsid w:val="00A05542"/>
    <w:rsid w:val="00A059B3"/>
    <w:rsid w:val="00A12E60"/>
    <w:rsid w:val="00A17610"/>
    <w:rsid w:val="00A17DF3"/>
    <w:rsid w:val="00A20C0C"/>
    <w:rsid w:val="00A264E0"/>
    <w:rsid w:val="00A269D0"/>
    <w:rsid w:val="00A3403F"/>
    <w:rsid w:val="00A350CB"/>
    <w:rsid w:val="00A4082D"/>
    <w:rsid w:val="00A43465"/>
    <w:rsid w:val="00A467AF"/>
    <w:rsid w:val="00A54292"/>
    <w:rsid w:val="00A55075"/>
    <w:rsid w:val="00A57262"/>
    <w:rsid w:val="00A578E5"/>
    <w:rsid w:val="00A66C53"/>
    <w:rsid w:val="00A81E19"/>
    <w:rsid w:val="00A83DEA"/>
    <w:rsid w:val="00A84270"/>
    <w:rsid w:val="00A87212"/>
    <w:rsid w:val="00A95D30"/>
    <w:rsid w:val="00A9715C"/>
    <w:rsid w:val="00AB09F9"/>
    <w:rsid w:val="00AB106B"/>
    <w:rsid w:val="00AC43BC"/>
    <w:rsid w:val="00AD143D"/>
    <w:rsid w:val="00AD523D"/>
    <w:rsid w:val="00AD6D78"/>
    <w:rsid w:val="00AE0EDC"/>
    <w:rsid w:val="00AE3409"/>
    <w:rsid w:val="00AE394E"/>
    <w:rsid w:val="00AE70F2"/>
    <w:rsid w:val="00AF0644"/>
    <w:rsid w:val="00AF171B"/>
    <w:rsid w:val="00AF2B60"/>
    <w:rsid w:val="00AF2D06"/>
    <w:rsid w:val="00AF7C5F"/>
    <w:rsid w:val="00B11A60"/>
    <w:rsid w:val="00B210A8"/>
    <w:rsid w:val="00B220A8"/>
    <w:rsid w:val="00B22613"/>
    <w:rsid w:val="00B3698D"/>
    <w:rsid w:val="00B410C5"/>
    <w:rsid w:val="00B41B8A"/>
    <w:rsid w:val="00B44A76"/>
    <w:rsid w:val="00B51D63"/>
    <w:rsid w:val="00B54FBF"/>
    <w:rsid w:val="00B55A1F"/>
    <w:rsid w:val="00B625EE"/>
    <w:rsid w:val="00B6439B"/>
    <w:rsid w:val="00B64A7A"/>
    <w:rsid w:val="00B70CBF"/>
    <w:rsid w:val="00B768D1"/>
    <w:rsid w:val="00B769D2"/>
    <w:rsid w:val="00B770CB"/>
    <w:rsid w:val="00B82102"/>
    <w:rsid w:val="00B824D2"/>
    <w:rsid w:val="00B87F8F"/>
    <w:rsid w:val="00B922FA"/>
    <w:rsid w:val="00B97594"/>
    <w:rsid w:val="00BA1025"/>
    <w:rsid w:val="00BA4BDE"/>
    <w:rsid w:val="00BA5BFD"/>
    <w:rsid w:val="00BA6D7F"/>
    <w:rsid w:val="00BA7030"/>
    <w:rsid w:val="00BB0912"/>
    <w:rsid w:val="00BB2B04"/>
    <w:rsid w:val="00BC3420"/>
    <w:rsid w:val="00BC3B77"/>
    <w:rsid w:val="00BC3C84"/>
    <w:rsid w:val="00BC3FBF"/>
    <w:rsid w:val="00BD02A9"/>
    <w:rsid w:val="00BD1D73"/>
    <w:rsid w:val="00BD3542"/>
    <w:rsid w:val="00BD670B"/>
    <w:rsid w:val="00BD76FA"/>
    <w:rsid w:val="00BE1773"/>
    <w:rsid w:val="00BE1F98"/>
    <w:rsid w:val="00BE6E86"/>
    <w:rsid w:val="00BE7D3C"/>
    <w:rsid w:val="00BF17E5"/>
    <w:rsid w:val="00BF473E"/>
    <w:rsid w:val="00BF5B97"/>
    <w:rsid w:val="00BF5FF6"/>
    <w:rsid w:val="00C0207F"/>
    <w:rsid w:val="00C1079B"/>
    <w:rsid w:val="00C130E3"/>
    <w:rsid w:val="00C16117"/>
    <w:rsid w:val="00C178A9"/>
    <w:rsid w:val="00C2109F"/>
    <w:rsid w:val="00C219B0"/>
    <w:rsid w:val="00C2304C"/>
    <w:rsid w:val="00C24501"/>
    <w:rsid w:val="00C27482"/>
    <w:rsid w:val="00C3075A"/>
    <w:rsid w:val="00C32204"/>
    <w:rsid w:val="00C3310B"/>
    <w:rsid w:val="00C36CC1"/>
    <w:rsid w:val="00C40065"/>
    <w:rsid w:val="00C4079E"/>
    <w:rsid w:val="00C40D48"/>
    <w:rsid w:val="00C50017"/>
    <w:rsid w:val="00C513EA"/>
    <w:rsid w:val="00C54F4D"/>
    <w:rsid w:val="00C6370E"/>
    <w:rsid w:val="00C64B8E"/>
    <w:rsid w:val="00C64F0C"/>
    <w:rsid w:val="00C65810"/>
    <w:rsid w:val="00C66685"/>
    <w:rsid w:val="00C7370B"/>
    <w:rsid w:val="00C80645"/>
    <w:rsid w:val="00C919A4"/>
    <w:rsid w:val="00C93505"/>
    <w:rsid w:val="00C9354C"/>
    <w:rsid w:val="00C97009"/>
    <w:rsid w:val="00C975F5"/>
    <w:rsid w:val="00C976C5"/>
    <w:rsid w:val="00CA1E74"/>
    <w:rsid w:val="00CA2DCD"/>
    <w:rsid w:val="00CA4392"/>
    <w:rsid w:val="00CA498B"/>
    <w:rsid w:val="00CA4CB8"/>
    <w:rsid w:val="00CA5D9F"/>
    <w:rsid w:val="00CA6C6C"/>
    <w:rsid w:val="00CA764A"/>
    <w:rsid w:val="00CB331A"/>
    <w:rsid w:val="00CB5E74"/>
    <w:rsid w:val="00CC0851"/>
    <w:rsid w:val="00CC1A5C"/>
    <w:rsid w:val="00CC393F"/>
    <w:rsid w:val="00CC39E0"/>
    <w:rsid w:val="00CC743B"/>
    <w:rsid w:val="00CC774C"/>
    <w:rsid w:val="00CD0FD4"/>
    <w:rsid w:val="00CD46C6"/>
    <w:rsid w:val="00CD59FF"/>
    <w:rsid w:val="00CD5CB9"/>
    <w:rsid w:val="00CD6029"/>
    <w:rsid w:val="00CD6805"/>
    <w:rsid w:val="00CD77F5"/>
    <w:rsid w:val="00CE339C"/>
    <w:rsid w:val="00CE5AF7"/>
    <w:rsid w:val="00CE6F89"/>
    <w:rsid w:val="00CF0BCD"/>
    <w:rsid w:val="00CF13A0"/>
    <w:rsid w:val="00CF2CEE"/>
    <w:rsid w:val="00CF6349"/>
    <w:rsid w:val="00D04BCA"/>
    <w:rsid w:val="00D11B6E"/>
    <w:rsid w:val="00D16B87"/>
    <w:rsid w:val="00D17419"/>
    <w:rsid w:val="00D20F0D"/>
    <w:rsid w:val="00D2176E"/>
    <w:rsid w:val="00D21A46"/>
    <w:rsid w:val="00D23516"/>
    <w:rsid w:val="00D235CF"/>
    <w:rsid w:val="00D25EB2"/>
    <w:rsid w:val="00D27446"/>
    <w:rsid w:val="00D27C00"/>
    <w:rsid w:val="00D31324"/>
    <w:rsid w:val="00D353F3"/>
    <w:rsid w:val="00D40E8E"/>
    <w:rsid w:val="00D559C2"/>
    <w:rsid w:val="00D55C42"/>
    <w:rsid w:val="00D57C22"/>
    <w:rsid w:val="00D57DC6"/>
    <w:rsid w:val="00D6060A"/>
    <w:rsid w:val="00D6223F"/>
    <w:rsid w:val="00D62FF6"/>
    <w:rsid w:val="00D632BE"/>
    <w:rsid w:val="00D66CD0"/>
    <w:rsid w:val="00D711DF"/>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5907"/>
    <w:rsid w:val="00DB5F00"/>
    <w:rsid w:val="00DC0888"/>
    <w:rsid w:val="00DC2D1F"/>
    <w:rsid w:val="00DC5738"/>
    <w:rsid w:val="00DE1BD7"/>
    <w:rsid w:val="00DE400B"/>
    <w:rsid w:val="00DE5A36"/>
    <w:rsid w:val="00DE6478"/>
    <w:rsid w:val="00DF048C"/>
    <w:rsid w:val="00DF0C65"/>
    <w:rsid w:val="00DF23CB"/>
    <w:rsid w:val="00DF7C53"/>
    <w:rsid w:val="00DF7EC9"/>
    <w:rsid w:val="00E01E9E"/>
    <w:rsid w:val="00E063FE"/>
    <w:rsid w:val="00E06694"/>
    <w:rsid w:val="00E07383"/>
    <w:rsid w:val="00E165BC"/>
    <w:rsid w:val="00E21E5F"/>
    <w:rsid w:val="00E225DF"/>
    <w:rsid w:val="00E23159"/>
    <w:rsid w:val="00E238BB"/>
    <w:rsid w:val="00E2502A"/>
    <w:rsid w:val="00E26895"/>
    <w:rsid w:val="00E35C3C"/>
    <w:rsid w:val="00E374AB"/>
    <w:rsid w:val="00E416C0"/>
    <w:rsid w:val="00E440F8"/>
    <w:rsid w:val="00E5554B"/>
    <w:rsid w:val="00E60B84"/>
    <w:rsid w:val="00E61E12"/>
    <w:rsid w:val="00E65113"/>
    <w:rsid w:val="00E7596C"/>
    <w:rsid w:val="00E7727E"/>
    <w:rsid w:val="00E847D3"/>
    <w:rsid w:val="00E84E0F"/>
    <w:rsid w:val="00E856A3"/>
    <w:rsid w:val="00E878F2"/>
    <w:rsid w:val="00E90755"/>
    <w:rsid w:val="00E9142E"/>
    <w:rsid w:val="00E957C7"/>
    <w:rsid w:val="00E96590"/>
    <w:rsid w:val="00EA3ABA"/>
    <w:rsid w:val="00EA3D50"/>
    <w:rsid w:val="00EA6834"/>
    <w:rsid w:val="00EA76AD"/>
    <w:rsid w:val="00EB4202"/>
    <w:rsid w:val="00EB46B6"/>
    <w:rsid w:val="00EC27D7"/>
    <w:rsid w:val="00ED0149"/>
    <w:rsid w:val="00ED1D48"/>
    <w:rsid w:val="00ED3452"/>
    <w:rsid w:val="00ED3555"/>
    <w:rsid w:val="00ED36B1"/>
    <w:rsid w:val="00ED7EA5"/>
    <w:rsid w:val="00EE5414"/>
    <w:rsid w:val="00EE6F67"/>
    <w:rsid w:val="00EF5636"/>
    <w:rsid w:val="00EF7DE3"/>
    <w:rsid w:val="00F0202E"/>
    <w:rsid w:val="00F02810"/>
    <w:rsid w:val="00F03103"/>
    <w:rsid w:val="00F03C8C"/>
    <w:rsid w:val="00F04C37"/>
    <w:rsid w:val="00F06690"/>
    <w:rsid w:val="00F07431"/>
    <w:rsid w:val="00F12A41"/>
    <w:rsid w:val="00F15211"/>
    <w:rsid w:val="00F15B10"/>
    <w:rsid w:val="00F20C4C"/>
    <w:rsid w:val="00F23C5E"/>
    <w:rsid w:val="00F24961"/>
    <w:rsid w:val="00F24C54"/>
    <w:rsid w:val="00F271DE"/>
    <w:rsid w:val="00F3191C"/>
    <w:rsid w:val="00F36DB2"/>
    <w:rsid w:val="00F36F48"/>
    <w:rsid w:val="00F434A4"/>
    <w:rsid w:val="00F45699"/>
    <w:rsid w:val="00F47450"/>
    <w:rsid w:val="00F47B68"/>
    <w:rsid w:val="00F51213"/>
    <w:rsid w:val="00F5358D"/>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3A2B"/>
    <w:rsid w:val="00F9441B"/>
    <w:rsid w:val="00F96E2A"/>
    <w:rsid w:val="00F96F8B"/>
    <w:rsid w:val="00F9746E"/>
    <w:rsid w:val="00FA4C32"/>
    <w:rsid w:val="00FA7DFF"/>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00</TotalTime>
  <Pages>7</Pages>
  <Words>14001</Words>
  <Characters>79811</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36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ews24-02</cp:lastModifiedBy>
  <cp:revision>277</cp:revision>
  <cp:lastPrinted>2020-08-09T07:53:00Z</cp:lastPrinted>
  <dcterms:created xsi:type="dcterms:W3CDTF">2020-09-06T10:35:00Z</dcterms:created>
  <dcterms:modified xsi:type="dcterms:W3CDTF">2020-09-26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